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0385" w:rsidRPr="00B15A45" w:rsidRDefault="002B0385" w:rsidP="00B15A45">
      <w:pPr>
        <w:pStyle w:val="Heading1"/>
        <w:rPr>
          <w:color w:val="0D0D0D" w:themeColor="text1" w:themeTint="F2"/>
        </w:rPr>
      </w:pPr>
      <w:bookmarkStart w:id="0" w:name="_Toc75781324"/>
      <w:bookmarkStart w:id="1" w:name="_Toc150944256"/>
      <w:bookmarkStart w:id="2" w:name="_Toc151494175"/>
      <w:bookmarkStart w:id="3" w:name="_Toc151494414"/>
      <w:bookmarkStart w:id="4" w:name="_Toc151496183"/>
      <w:bookmarkStart w:id="5" w:name="_Toc151498823"/>
      <w:bookmarkStart w:id="6" w:name="_Toc151992021"/>
      <w:bookmarkStart w:id="7" w:name="_Toc152351974"/>
      <w:bookmarkStart w:id="8" w:name="_Toc152352614"/>
      <w:bookmarkStart w:id="9" w:name="_Toc152542094"/>
      <w:bookmarkStart w:id="10" w:name="_Toc166516981"/>
      <w:bookmarkStart w:id="11" w:name="_Toc166611456"/>
      <w:bookmarkStart w:id="12" w:name="_Toc185257981"/>
      <w:r w:rsidRPr="00B15A45">
        <w:rPr>
          <w:color w:val="0D0D0D" w:themeColor="text1" w:themeTint="F2"/>
        </w:rPr>
        <w:t>BAB I</w:t>
      </w:r>
      <w:bookmarkEnd w:id="0"/>
      <w:bookmarkEnd w:id="1"/>
      <w:bookmarkEnd w:id="2"/>
      <w:bookmarkEnd w:id="3"/>
      <w:bookmarkEnd w:id="4"/>
      <w:bookmarkEnd w:id="5"/>
      <w:bookmarkEnd w:id="6"/>
      <w:bookmarkEnd w:id="7"/>
      <w:bookmarkEnd w:id="8"/>
      <w:bookmarkEnd w:id="9"/>
      <w:bookmarkEnd w:id="10"/>
      <w:bookmarkEnd w:id="11"/>
      <w:bookmarkEnd w:id="12"/>
    </w:p>
    <w:p w:rsidR="002B0385" w:rsidRPr="00B15A45" w:rsidRDefault="002B0385" w:rsidP="00B15A45">
      <w:pPr>
        <w:pStyle w:val="Heading1"/>
        <w:rPr>
          <w:color w:val="0D0D0D" w:themeColor="text1" w:themeTint="F2"/>
          <w:lang w:val="en-US"/>
        </w:rPr>
      </w:pPr>
      <w:bookmarkStart w:id="13" w:name="_Toc75781325"/>
      <w:bookmarkStart w:id="14" w:name="_Toc166611457"/>
      <w:bookmarkStart w:id="15" w:name="_Toc185257982"/>
      <w:r w:rsidRPr="00B15A45">
        <w:rPr>
          <w:color w:val="0D0D0D" w:themeColor="text1" w:themeTint="F2"/>
        </w:rPr>
        <w:t>PENDAHULUAN</w:t>
      </w:r>
      <w:bookmarkEnd w:id="13"/>
      <w:bookmarkEnd w:id="14"/>
      <w:bookmarkEnd w:id="15"/>
    </w:p>
    <w:p w:rsidR="00915B0E" w:rsidRPr="00915B0E" w:rsidRDefault="00915B0E" w:rsidP="00915B0E">
      <w:pPr>
        <w:spacing w:line="240" w:lineRule="auto"/>
      </w:pPr>
    </w:p>
    <w:p w:rsidR="002B0385" w:rsidRPr="00B15A45" w:rsidRDefault="006C4EB2" w:rsidP="00B15A45">
      <w:pPr>
        <w:pStyle w:val="Heading2"/>
        <w:spacing w:before="0" w:line="480" w:lineRule="auto"/>
        <w:rPr>
          <w:rFonts w:ascii="Times New Roman" w:hAnsi="Times New Roman" w:cs="Times New Roman"/>
          <w:color w:val="0D0D0D" w:themeColor="text1" w:themeTint="F2"/>
          <w:sz w:val="24"/>
          <w:szCs w:val="24"/>
          <w:lang w:val="id-ID"/>
        </w:rPr>
      </w:pPr>
      <w:bookmarkStart w:id="16" w:name="_Toc75781326"/>
      <w:bookmarkStart w:id="17" w:name="_Toc166611458"/>
      <w:bookmarkStart w:id="18" w:name="_Toc185257983"/>
      <w:r w:rsidRPr="00B15A45">
        <w:rPr>
          <w:rFonts w:ascii="Times New Roman" w:hAnsi="Times New Roman" w:cs="Times New Roman"/>
          <w:color w:val="0D0D0D" w:themeColor="text1" w:themeTint="F2"/>
          <w:sz w:val="24"/>
          <w:szCs w:val="24"/>
          <w:lang w:val="id-ID"/>
        </w:rPr>
        <w:t xml:space="preserve">1.1 </w:t>
      </w:r>
      <w:r w:rsidR="00915B0E" w:rsidRPr="00B15A45">
        <w:rPr>
          <w:rFonts w:ascii="Times New Roman" w:hAnsi="Times New Roman" w:cs="Times New Roman"/>
          <w:color w:val="0D0D0D" w:themeColor="text1" w:themeTint="F2"/>
          <w:sz w:val="24"/>
          <w:szCs w:val="24"/>
        </w:rPr>
        <w:tab/>
      </w:r>
      <w:r w:rsidR="002B0385" w:rsidRPr="00B15A45">
        <w:rPr>
          <w:rFonts w:ascii="Times New Roman" w:hAnsi="Times New Roman" w:cs="Times New Roman"/>
          <w:color w:val="0D0D0D" w:themeColor="text1" w:themeTint="F2"/>
          <w:sz w:val="24"/>
          <w:szCs w:val="24"/>
          <w:lang w:val="id-ID"/>
        </w:rPr>
        <w:t>Latar Belakang</w:t>
      </w:r>
      <w:bookmarkEnd w:id="16"/>
      <w:r w:rsidR="002B0385" w:rsidRPr="00B15A45">
        <w:rPr>
          <w:rFonts w:ascii="Times New Roman" w:hAnsi="Times New Roman" w:cs="Times New Roman"/>
          <w:color w:val="0D0D0D" w:themeColor="text1" w:themeTint="F2"/>
          <w:sz w:val="24"/>
          <w:szCs w:val="24"/>
          <w:lang w:val="id-ID"/>
        </w:rPr>
        <w:t xml:space="preserve"> Penelitian</w:t>
      </w:r>
      <w:bookmarkEnd w:id="17"/>
      <w:bookmarkEnd w:id="18"/>
    </w:p>
    <w:p w:rsidR="006C4EB2" w:rsidRPr="007E42A7" w:rsidRDefault="002B0385" w:rsidP="00915B0E">
      <w:pPr>
        <w:pStyle w:val="ListParagraph"/>
        <w:spacing w:after="0" w:line="480" w:lineRule="auto"/>
        <w:ind w:left="0" w:firstLine="720"/>
        <w:jc w:val="both"/>
        <w:rPr>
          <w:rFonts w:ascii="Times New Roman" w:eastAsia="Times New Roman" w:hAnsi="Times New Roman" w:cs="Times New Roman"/>
          <w:color w:val="202124"/>
          <w:sz w:val="24"/>
          <w:szCs w:val="24"/>
          <w:lang w:val="id-ID"/>
        </w:rPr>
      </w:pPr>
      <w:r w:rsidRPr="00C00FF1">
        <w:rPr>
          <w:rFonts w:ascii="Times New Roman" w:eastAsia="Times New Roman" w:hAnsi="Times New Roman" w:cs="Times New Roman"/>
          <w:color w:val="202124"/>
          <w:sz w:val="24"/>
          <w:szCs w:val="24"/>
          <w:lang w:val="id-ID"/>
        </w:rPr>
        <w:t>Kemajuan zaman mengarah pada</w:t>
      </w:r>
      <w:r w:rsidRPr="007E42A7">
        <w:rPr>
          <w:rFonts w:ascii="Times New Roman" w:eastAsia="Times New Roman" w:hAnsi="Times New Roman" w:cs="Times New Roman"/>
          <w:color w:val="202124"/>
          <w:sz w:val="24"/>
          <w:szCs w:val="24"/>
          <w:lang w:val="id-ID"/>
        </w:rPr>
        <w:t xml:space="preserve"> m</w:t>
      </w:r>
      <w:r w:rsidRPr="00C00FF1">
        <w:rPr>
          <w:rFonts w:ascii="Times New Roman" w:eastAsia="Times New Roman" w:hAnsi="Times New Roman" w:cs="Times New Roman"/>
          <w:color w:val="202124"/>
          <w:sz w:val="24"/>
          <w:szCs w:val="24"/>
          <w:lang w:val="id-ID"/>
        </w:rPr>
        <w:t xml:space="preserve">asyarakat </w:t>
      </w:r>
      <w:r w:rsidRPr="007E42A7">
        <w:rPr>
          <w:rFonts w:ascii="Times New Roman" w:eastAsia="Times New Roman" w:hAnsi="Times New Roman" w:cs="Times New Roman"/>
          <w:color w:val="202124"/>
          <w:sz w:val="24"/>
          <w:szCs w:val="24"/>
          <w:lang w:val="id-ID"/>
        </w:rPr>
        <w:t xml:space="preserve">yang </w:t>
      </w:r>
      <w:r w:rsidRPr="00C00FF1">
        <w:rPr>
          <w:rFonts w:ascii="Times New Roman" w:eastAsia="Times New Roman" w:hAnsi="Times New Roman" w:cs="Times New Roman"/>
          <w:color w:val="202124"/>
          <w:sz w:val="24"/>
          <w:szCs w:val="24"/>
          <w:lang w:val="id-ID"/>
        </w:rPr>
        <w:t>mengharapkan segala sesuatunya cepat dan bermanfaat. Demikian pula dalam hal makan</w:t>
      </w:r>
      <w:r w:rsidR="00BB39D9" w:rsidRPr="007E42A7">
        <w:rPr>
          <w:rFonts w:ascii="Times New Roman" w:eastAsia="Times New Roman" w:hAnsi="Times New Roman" w:cs="Times New Roman"/>
          <w:color w:val="202124"/>
          <w:sz w:val="24"/>
          <w:szCs w:val="24"/>
          <w:lang w:val="fi-FI"/>
        </w:rPr>
        <w:t>an</w:t>
      </w:r>
      <w:r w:rsidRPr="00C00FF1">
        <w:rPr>
          <w:rFonts w:ascii="Times New Roman" w:eastAsia="Times New Roman" w:hAnsi="Times New Roman" w:cs="Times New Roman"/>
          <w:color w:val="202124"/>
          <w:sz w:val="24"/>
          <w:szCs w:val="24"/>
          <w:lang w:val="id-ID"/>
        </w:rPr>
        <w:t xml:space="preserve">, konsumen biasanya menyukai makanan cepat saji. Produk makanan instan, termasuk minuman </w:t>
      </w:r>
      <w:r w:rsidRPr="007E42A7">
        <w:rPr>
          <w:rFonts w:ascii="Times New Roman" w:eastAsia="Times New Roman" w:hAnsi="Times New Roman" w:cs="Times New Roman"/>
          <w:color w:val="202124"/>
          <w:sz w:val="24"/>
          <w:szCs w:val="24"/>
          <w:lang w:val="id-ID"/>
        </w:rPr>
        <w:t>serbuk</w:t>
      </w:r>
      <w:r w:rsidRPr="00C00FF1">
        <w:rPr>
          <w:rFonts w:ascii="Times New Roman" w:eastAsia="Times New Roman" w:hAnsi="Times New Roman" w:cs="Times New Roman"/>
          <w:color w:val="202124"/>
          <w:sz w:val="24"/>
          <w:szCs w:val="24"/>
          <w:lang w:val="id-ID"/>
        </w:rPr>
        <w:t>, merupakan salah satu jenis produk makanan yang dapat disajikan atau dikonsumsi dengan cepat dan mudah. Bagian tanaman seperti buah, kulit, daun, atau batang dapat dimanfaatkan sebagai bahan baku minuman bubuk. Selain mudah disajikan, tujuan penggunaan tanaman herbal sebagai bahan baku minuman bubuk cepat saji adalah untuk meningkatkan kesehatan secara keseluruhan</w:t>
      </w:r>
      <w:r w:rsidR="00B7063F" w:rsidRPr="00C00FF1">
        <w:rPr>
          <w:rFonts w:ascii="Times New Roman" w:eastAsia="Times New Roman" w:hAnsi="Times New Roman" w:cs="Times New Roman"/>
          <w:color w:val="202124"/>
          <w:sz w:val="24"/>
          <w:szCs w:val="24"/>
          <w:lang w:val="en-ID"/>
        </w:rPr>
        <w:fldChar w:fldCharType="begin" w:fldLock="1"/>
      </w:r>
      <w:r w:rsidRPr="007E42A7">
        <w:rPr>
          <w:rFonts w:ascii="Times New Roman" w:eastAsia="Times New Roman" w:hAnsi="Times New Roman" w:cs="Times New Roman"/>
          <w:color w:val="202124"/>
          <w:sz w:val="24"/>
          <w:szCs w:val="24"/>
          <w:lang w:val="id-ID"/>
        </w:rPr>
        <w:instrText>ADDIN CSL_CITATION {"citationItems":[{"id":"ITEM-1","itemData":{"ISBN":"9780333227794","author":[{"dropping-particle":"","family":"Bloom","given":"Nicholas","non-dropping-particle":"","parse-names":false,"suffix":""},{"dropping-particle":"Van","family":"Reenen","given":"John","non-dropping-particle":"","parse-names":false,"suffix":""}],"container-title":"NBER Working Papers","id":"ITEM-1","issue":"1","issued":{"date-parts":[["2020"]]},"page":"89","title":"</w:instrText>
      </w:r>
      <w:r w:rsidRPr="007E42A7">
        <w:rPr>
          <w:rFonts w:ascii="Times New Roman" w:eastAsia="MS Gothic" w:hAnsi="Times New Roman" w:cs="Times New Roman"/>
          <w:color w:val="202124"/>
          <w:sz w:val="24"/>
          <w:szCs w:val="24"/>
          <w:lang w:val="id-ID"/>
        </w:rPr>
        <w:instrText>済無</w:instrText>
      </w:r>
      <w:r w:rsidRPr="007E42A7">
        <w:rPr>
          <w:rFonts w:ascii="Times New Roman" w:eastAsia="Times New Roman" w:hAnsi="Times New Roman" w:cs="Times New Roman"/>
          <w:color w:val="202124"/>
          <w:sz w:val="24"/>
          <w:szCs w:val="24"/>
          <w:lang w:val="id-ID"/>
        </w:rPr>
        <w:instrText>No Title No Title No Title","type":"article-journal","volume":"XVI"},"uris":["http://www.mendeley.com/documents/?uuid=5ad242a1-ab88-4a52-9adb-f7f9f7beb50f"]}],"mendeley":{"formattedCitation":"(Bloom &amp; Reenen, 2020)","plainTextFormattedCitation":"(Bloom &amp; Reenen, 2020)","previouslyFormattedCitation":"(Bloom &amp; Reenen, 2020)"},"properties":{"noteIndex":0},"schema":"https://github.com/citation-style-language/schema/raw/master/csl-citation.json"}</w:instrText>
      </w:r>
      <w:r w:rsidR="00B7063F" w:rsidRPr="00C00FF1">
        <w:rPr>
          <w:rFonts w:ascii="Times New Roman" w:eastAsia="Times New Roman" w:hAnsi="Times New Roman" w:cs="Times New Roman"/>
          <w:color w:val="202124"/>
          <w:sz w:val="24"/>
          <w:szCs w:val="24"/>
          <w:lang w:val="en-ID"/>
        </w:rPr>
        <w:fldChar w:fldCharType="separate"/>
      </w:r>
      <w:r w:rsidRPr="007E42A7">
        <w:rPr>
          <w:rFonts w:ascii="Times New Roman" w:eastAsia="Times New Roman" w:hAnsi="Times New Roman" w:cs="Times New Roman"/>
          <w:noProof/>
          <w:color w:val="202124"/>
          <w:sz w:val="24"/>
          <w:szCs w:val="24"/>
          <w:lang w:val="id-ID"/>
        </w:rPr>
        <w:t>(Bloom &amp; Reenen, 2020)</w:t>
      </w:r>
      <w:r w:rsidR="00B7063F" w:rsidRPr="00C00FF1">
        <w:rPr>
          <w:rFonts w:ascii="Times New Roman" w:eastAsia="Times New Roman" w:hAnsi="Times New Roman" w:cs="Times New Roman"/>
          <w:color w:val="202124"/>
          <w:sz w:val="24"/>
          <w:szCs w:val="24"/>
          <w:lang w:val="en-ID"/>
        </w:rPr>
        <w:fldChar w:fldCharType="end"/>
      </w:r>
      <w:r w:rsidR="003875E9" w:rsidRPr="007E42A7">
        <w:rPr>
          <w:rFonts w:ascii="Times New Roman" w:eastAsia="Times New Roman" w:hAnsi="Times New Roman" w:cs="Times New Roman"/>
          <w:color w:val="202124"/>
          <w:sz w:val="24"/>
          <w:szCs w:val="24"/>
          <w:lang w:val="id-ID"/>
        </w:rPr>
        <w:t>.</w:t>
      </w:r>
    </w:p>
    <w:p w:rsidR="006C4EB2" w:rsidRPr="007E42A7" w:rsidRDefault="00771CAE" w:rsidP="00915B0E">
      <w:pPr>
        <w:pStyle w:val="ListParagraph"/>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id-ID"/>
        </w:rPr>
        <w:t xml:space="preserve">Minuman kesehatan merupakan suatu minuman yang dikonsumsi untuk menghilangkan rasa haus dan dahaga, juga mempunyai manfaat terhadap kesehatan tubuh, mencegah dan mengobati berbagai macam penyakit dan dapat menjaga kesehatan apabila dikonsumsi secara rutin. </w:t>
      </w:r>
      <w:r w:rsidRPr="007E42A7">
        <w:rPr>
          <w:rFonts w:ascii="Times New Roman" w:hAnsi="Times New Roman" w:cs="Times New Roman"/>
          <w:sz w:val="24"/>
          <w:szCs w:val="24"/>
          <w:lang w:val="fi-FI"/>
        </w:rPr>
        <w:t>Minuman kesehatan mulai banyak diminati karena kesadaran masyarakat akan pentingnya hidup sehat semakin meningkat</w:t>
      </w:r>
      <w:r w:rsidR="00B7063F" w:rsidRPr="00C00FF1">
        <w:rPr>
          <w:rFonts w:ascii="Times New Roman" w:hAnsi="Times New Roman" w:cs="Times New Roman"/>
          <w:sz w:val="24"/>
          <w:szCs w:val="24"/>
        </w:rPr>
        <w:fldChar w:fldCharType="begin" w:fldLock="1"/>
      </w:r>
      <w:r w:rsidR="00567FD0" w:rsidRPr="007E42A7">
        <w:rPr>
          <w:rFonts w:ascii="Times New Roman" w:hAnsi="Times New Roman" w:cs="Times New Roman"/>
          <w:sz w:val="24"/>
          <w:szCs w:val="24"/>
          <w:lang w:val="fi-FI"/>
        </w:rPr>
        <w:instrText>ADDIN CSL_CITATION {"citationItems":[{"id":"ITEM-1","itemData":{"author":[{"dropping-particle":"","family":"Widyaningtyas","given":"A","non-dropping-particle":"","parse-names":false,"suffix":""}],"container-title":"Fakultas Pertanian, Universitas Sebelas Maret.","id":"ITEM-1","issued":{"date-parts":[["2011"]]},"page":"Hal 1","title":"Pembuatan Minuman Kesehatan \"Marissa\" Kaya Antioksidan Dan Vitamin C","type":"article-journal"},"uris":["http://www.mendeley.com/documents/?uuid=3b6b6d5c-970f-4062-bf93-ebe0d873a985"]}],"mendeley":{"formattedCitation":"(Widyaningtyas, 2011)","plainTextFormattedCitation":"(Widyaningtyas, 2011)","previouslyFormattedCitation":"(Widyaningtyas, 2011)"},"properties":{"noteIndex":0},"schema":"https://github.com/citation-style-language/schema/raw/master/csl-citation.json"}</w:instrText>
      </w:r>
      <w:r w:rsidR="00B7063F" w:rsidRPr="00C00FF1">
        <w:rPr>
          <w:rFonts w:ascii="Times New Roman" w:hAnsi="Times New Roman" w:cs="Times New Roman"/>
          <w:sz w:val="24"/>
          <w:szCs w:val="24"/>
        </w:rPr>
        <w:fldChar w:fldCharType="separate"/>
      </w:r>
      <w:r w:rsidR="00807213" w:rsidRPr="007E42A7">
        <w:rPr>
          <w:rFonts w:ascii="Times New Roman" w:hAnsi="Times New Roman" w:cs="Times New Roman"/>
          <w:noProof/>
          <w:sz w:val="24"/>
          <w:szCs w:val="24"/>
          <w:lang w:val="fi-FI"/>
        </w:rPr>
        <w:t>(Widyaningtyas, 2011)</w:t>
      </w:r>
      <w:r w:rsidR="00B7063F" w:rsidRPr="00C00FF1">
        <w:rPr>
          <w:rFonts w:ascii="Times New Roman" w:hAnsi="Times New Roman" w:cs="Times New Roman"/>
          <w:sz w:val="24"/>
          <w:szCs w:val="24"/>
        </w:rPr>
        <w:fldChar w:fldCharType="end"/>
      </w:r>
      <w:r w:rsidR="00567FD0" w:rsidRPr="007E42A7">
        <w:rPr>
          <w:rFonts w:ascii="Times New Roman" w:hAnsi="Times New Roman" w:cs="Times New Roman"/>
          <w:sz w:val="24"/>
          <w:szCs w:val="24"/>
          <w:lang w:val="fi-FI"/>
        </w:rPr>
        <w:t xml:space="preserve">. Salah satu jenis minuman kesehatan yang banyak dikembangkanadalah yang terbuat daribahan-bahanalam yang diketahui mengandung senyawa yang berfungsi sebagai antioksidan untuk melindungi tubuh dari serangan radikal bebas </w:t>
      </w:r>
      <w:r w:rsidR="00B7063F" w:rsidRPr="00C00FF1">
        <w:rPr>
          <w:rFonts w:ascii="Times New Roman" w:hAnsi="Times New Roman" w:cs="Times New Roman"/>
          <w:sz w:val="24"/>
          <w:szCs w:val="24"/>
        </w:rPr>
        <w:fldChar w:fldCharType="begin" w:fldLock="1"/>
      </w:r>
      <w:r w:rsidR="00567FD0" w:rsidRPr="007E42A7">
        <w:rPr>
          <w:rFonts w:ascii="Times New Roman" w:hAnsi="Times New Roman" w:cs="Times New Roman"/>
          <w:sz w:val="24"/>
          <w:szCs w:val="24"/>
          <w:lang w:val="fi-FI"/>
        </w:rPr>
        <w:instrText>ADDIN CSL_CITATION {"citationItems":[{"id":"ITEM-1","itemData":{"author":[{"dropping-particle":"","family":"Herry","given":"B dan Puspita sari","non-dropping-particle":"","parse-names":false,"suffix":""}],"container-title":"Fakultas Teknologi Pertanian, Universitas Jember.","id":"ITEM-1","issued":{"date-parts":[["2006"]]},"page":"Hal 1","title":"Minuman Kesehatan The Secang Effervescent : Kajian Formulasi, Pengujian Aktivitas Antioksidan dan Scavenging Radikal Bebas.","type":"article-journal"},"uris":["http://www.mendeley.com/documents/?uuid=dac47c57-69f9-4148-a7aa-c96722784ff0"]}],"mendeley":{"formattedCitation":"(Herry, 2006)","plainTextFormattedCitation":"(Herry, 2006)","previouslyFormattedCitation":"(Herry, 2006)"},"properties":{"noteIndex":0},"schema":"https://github.com/citation-style-language/schema/raw/master/csl-citation.json"}</w:instrText>
      </w:r>
      <w:r w:rsidR="00B7063F" w:rsidRPr="00C00FF1">
        <w:rPr>
          <w:rFonts w:ascii="Times New Roman" w:hAnsi="Times New Roman" w:cs="Times New Roman"/>
          <w:sz w:val="24"/>
          <w:szCs w:val="24"/>
        </w:rPr>
        <w:fldChar w:fldCharType="separate"/>
      </w:r>
      <w:r w:rsidR="00567FD0" w:rsidRPr="007E42A7">
        <w:rPr>
          <w:rFonts w:ascii="Times New Roman" w:hAnsi="Times New Roman" w:cs="Times New Roman"/>
          <w:noProof/>
          <w:sz w:val="24"/>
          <w:szCs w:val="24"/>
          <w:lang w:val="fi-FI"/>
        </w:rPr>
        <w:t>(Herry, 2006)</w:t>
      </w:r>
      <w:r w:rsidR="00B7063F" w:rsidRPr="00C00FF1">
        <w:rPr>
          <w:rFonts w:ascii="Times New Roman" w:hAnsi="Times New Roman" w:cs="Times New Roman"/>
          <w:sz w:val="24"/>
          <w:szCs w:val="24"/>
        </w:rPr>
        <w:fldChar w:fldCharType="end"/>
      </w:r>
      <w:r w:rsidR="00567FD0" w:rsidRPr="007E42A7">
        <w:rPr>
          <w:rFonts w:ascii="Times New Roman" w:hAnsi="Times New Roman" w:cs="Times New Roman"/>
          <w:sz w:val="24"/>
          <w:szCs w:val="24"/>
          <w:lang w:val="fi-FI"/>
        </w:rPr>
        <w:t>.</w:t>
      </w:r>
    </w:p>
    <w:p w:rsidR="006C4EB2" w:rsidRDefault="002B0385" w:rsidP="00915B0E">
      <w:pPr>
        <w:pStyle w:val="ListParagraph"/>
        <w:spacing w:after="0" w:line="480" w:lineRule="auto"/>
        <w:ind w:left="0" w:firstLine="720"/>
        <w:jc w:val="both"/>
        <w:rPr>
          <w:rFonts w:ascii="Times New Roman" w:hAnsi="Times New Roman" w:cs="Times New Roman"/>
          <w:sz w:val="24"/>
          <w:szCs w:val="24"/>
          <w:lang w:val="en-ID"/>
        </w:rPr>
      </w:pPr>
      <w:r w:rsidRPr="00C00FF1">
        <w:rPr>
          <w:rFonts w:ascii="Times New Roman" w:hAnsi="Times New Roman" w:cs="Times New Roman"/>
          <w:sz w:val="24"/>
          <w:szCs w:val="24"/>
          <w:lang w:val="en-ID"/>
        </w:rPr>
        <w:t xml:space="preserve">Minuman kesehatan sudah banyak terdapat dipasaran terutama dalam bentuk sediaan serbuk </w:t>
      </w:r>
      <w:r w:rsidRPr="00C00FF1">
        <w:rPr>
          <w:rFonts w:ascii="Times New Roman" w:hAnsi="Times New Roman" w:cs="Times New Roman"/>
          <w:i/>
          <w:sz w:val="24"/>
          <w:szCs w:val="24"/>
          <w:lang w:val="en-ID"/>
        </w:rPr>
        <w:t>effervescent</w:t>
      </w:r>
      <w:r w:rsidRPr="00C00FF1">
        <w:rPr>
          <w:rFonts w:ascii="Times New Roman" w:hAnsi="Times New Roman" w:cs="Times New Roman"/>
          <w:sz w:val="24"/>
          <w:szCs w:val="24"/>
          <w:lang w:val="en-ID"/>
        </w:rPr>
        <w:t xml:space="preserve">. Sediaan serbuk </w:t>
      </w:r>
      <w:r w:rsidRPr="00C00FF1">
        <w:rPr>
          <w:rFonts w:ascii="Times New Roman" w:hAnsi="Times New Roman" w:cs="Times New Roman"/>
          <w:i/>
          <w:sz w:val="24"/>
          <w:szCs w:val="24"/>
          <w:lang w:val="en-ID"/>
        </w:rPr>
        <w:t>effervescent</w:t>
      </w:r>
      <w:r w:rsidRPr="00C00FF1">
        <w:rPr>
          <w:rFonts w:ascii="Times New Roman" w:hAnsi="Times New Roman" w:cs="Times New Roman"/>
          <w:sz w:val="24"/>
          <w:szCs w:val="24"/>
          <w:lang w:val="en-ID"/>
        </w:rPr>
        <w:t xml:space="preserve"> ini merupakan </w:t>
      </w:r>
      <w:r w:rsidRPr="00C00FF1">
        <w:rPr>
          <w:rFonts w:ascii="Times New Roman" w:hAnsi="Times New Roman" w:cs="Times New Roman"/>
          <w:sz w:val="24"/>
          <w:szCs w:val="24"/>
          <w:lang w:val="en-ID"/>
        </w:rPr>
        <w:lastRenderedPageBreak/>
        <w:t xml:space="preserve">campuran dari senyawa asam dan basa yang mana jika ditambahkan dengan air akan menghasilkan dan bereaksi mengeluarkan karbon dioksida, sehingga menghasilkan buih. Minuman kesehatan dalam bentuk sediaan </w:t>
      </w:r>
      <w:r w:rsidRPr="00C00FF1">
        <w:rPr>
          <w:rFonts w:ascii="Times New Roman" w:hAnsi="Times New Roman" w:cs="Times New Roman"/>
          <w:i/>
          <w:sz w:val="24"/>
          <w:szCs w:val="24"/>
          <w:lang w:val="en-ID"/>
        </w:rPr>
        <w:t>effervescent</w:t>
      </w:r>
      <w:r w:rsidRPr="00C00FF1">
        <w:rPr>
          <w:rFonts w:ascii="Times New Roman" w:hAnsi="Times New Roman" w:cs="Times New Roman"/>
          <w:sz w:val="24"/>
          <w:szCs w:val="24"/>
          <w:lang w:val="en-ID"/>
        </w:rPr>
        <w:t xml:space="preserve"> ini sangat digemari oleh masyarakat dibandingkan bentuk sediaan lainnya, dikarenakan minuman kesehatan bentuk sediaan serbuk </w:t>
      </w:r>
      <w:r w:rsidRPr="00C00FF1">
        <w:rPr>
          <w:rFonts w:ascii="Times New Roman" w:hAnsi="Times New Roman" w:cs="Times New Roman"/>
          <w:i/>
          <w:sz w:val="24"/>
          <w:szCs w:val="24"/>
          <w:lang w:val="en-ID"/>
        </w:rPr>
        <w:t>effervescent</w:t>
      </w:r>
      <w:r w:rsidRPr="00C00FF1">
        <w:rPr>
          <w:rFonts w:ascii="Times New Roman" w:hAnsi="Times New Roman" w:cs="Times New Roman"/>
          <w:sz w:val="24"/>
          <w:szCs w:val="24"/>
          <w:lang w:val="en-ID"/>
        </w:rPr>
        <w:t xml:space="preserve"> ini memiliki keunggulan yaitu memberikan rasa yang menyegarkan saat diminum karena adanya gas karbon dioksida, mudah dikonsumsi dan bersifat praktis dalam penyajiannya. Dengan penggunaan yang langsung dilarutkan dengan air dan tidak memerlukan waktu yang cukup lama </w:t>
      </w:r>
      <w:r w:rsidR="00B7063F" w:rsidRPr="00C00FF1">
        <w:rPr>
          <w:rFonts w:ascii="Times New Roman" w:hAnsi="Times New Roman" w:cs="Times New Roman"/>
          <w:sz w:val="24"/>
          <w:szCs w:val="24"/>
          <w:lang w:val="en-ID"/>
        </w:rPr>
        <w:fldChar w:fldCharType="begin" w:fldLock="1"/>
      </w:r>
      <w:r w:rsidRPr="00C00FF1">
        <w:rPr>
          <w:rFonts w:ascii="Times New Roman" w:hAnsi="Times New Roman" w:cs="Times New Roman"/>
          <w:sz w:val="24"/>
          <w:szCs w:val="24"/>
          <w:lang w:val="en-ID"/>
        </w:rPr>
        <w:instrText>ADDIN CSL_CITATION {"citationItems":[{"id":"ITEM-1","itemData":{"author":[{"dropping-particle":"","family":"Yulia","given":"Mega","non-dropping-particle":"","parse-names":false,"suffix":""},{"dropping-particle":"","family":"Wulandari","given":"Yudia","non-dropping-particle":"","parse-names":false,"suffix":""}],"container-title":"Jurnal Farmasi Sains dan Obat Tradisional","id":"ITEM-1","issue":"2","issued":{"date-parts":[["2022"]]},"page":"41-49","title":"Formulasi Serbuk Effervescent Sari Buah Kundur (Benincasa hispida (Thunb) Cogn.) Dengan Variasi Natrium Bikarbonat","type":"article-journal","volume":"1"},"uris":["http://www.mendeley.com/documents/?uuid=fe72bd48-70ab-457c-beab-c3990c5feee7"]}],"mendeley":{"formattedCitation":"(Yulia &amp; Wulandari, 2022)","plainTextFormattedCitation":"(Yulia &amp; Wulandari, 2022)","previouslyFormattedCitation":"(Yulia &amp; Wulandari, 2022)"},"properties":{"noteIndex":0},"schema":"https://github.com/citation-style-language/schema/raw/master/csl-citation.json"}</w:instrText>
      </w:r>
      <w:r w:rsidR="00B7063F" w:rsidRPr="00C00FF1">
        <w:rPr>
          <w:rFonts w:ascii="Times New Roman" w:hAnsi="Times New Roman" w:cs="Times New Roman"/>
          <w:sz w:val="24"/>
          <w:szCs w:val="24"/>
          <w:lang w:val="en-ID"/>
        </w:rPr>
        <w:fldChar w:fldCharType="separate"/>
      </w:r>
      <w:r w:rsidRPr="00C00FF1">
        <w:rPr>
          <w:rFonts w:ascii="Times New Roman" w:hAnsi="Times New Roman" w:cs="Times New Roman"/>
          <w:noProof/>
          <w:sz w:val="24"/>
          <w:szCs w:val="24"/>
          <w:lang w:val="en-ID"/>
        </w:rPr>
        <w:t>(Yulia &amp; Wulandari, 2022)</w:t>
      </w:r>
      <w:r w:rsidR="00B7063F" w:rsidRPr="00C00FF1">
        <w:rPr>
          <w:rFonts w:ascii="Times New Roman" w:hAnsi="Times New Roman" w:cs="Times New Roman"/>
          <w:sz w:val="24"/>
          <w:szCs w:val="24"/>
          <w:lang w:val="en-ID"/>
        </w:rPr>
        <w:fldChar w:fldCharType="end"/>
      </w:r>
      <w:r w:rsidRPr="00C00FF1">
        <w:rPr>
          <w:rFonts w:ascii="Times New Roman" w:hAnsi="Times New Roman" w:cs="Times New Roman"/>
          <w:sz w:val="24"/>
          <w:szCs w:val="24"/>
          <w:lang w:val="en-ID"/>
        </w:rPr>
        <w:t>.</w:t>
      </w:r>
    </w:p>
    <w:p w:rsidR="006C4EB2" w:rsidRPr="007E42A7" w:rsidRDefault="00567FD0" w:rsidP="00915B0E">
      <w:pPr>
        <w:pStyle w:val="ListParagraph"/>
        <w:spacing w:after="0" w:line="480" w:lineRule="auto"/>
        <w:ind w:left="0" w:firstLine="720"/>
        <w:jc w:val="both"/>
        <w:rPr>
          <w:rFonts w:ascii="Times New Roman" w:hAnsi="Times New Roman" w:cs="Times New Roman"/>
          <w:sz w:val="24"/>
          <w:szCs w:val="24"/>
          <w:lang w:val="fi-FI"/>
        </w:rPr>
      </w:pPr>
      <w:r w:rsidRPr="00C00FF1">
        <w:rPr>
          <w:rFonts w:ascii="Times New Roman" w:hAnsi="Times New Roman" w:cs="Times New Roman"/>
          <w:sz w:val="24"/>
          <w:szCs w:val="24"/>
          <w:lang w:val="en-ID"/>
        </w:rPr>
        <w:t>Perubahan pola hidup masyarakat modern mengalami perubahan dalam proses pemenuhannya. Perubahan pola hidup dipengaruhi oleh mobilitas dan aktivitas masyarakat modern yang tinggi.Padatnya aktivitas masyarakat modern membuat adanya kecenderungan untuk memilih mengkonsumsi makanan instan yang praktis.Makanan instan tinggi energi namun seringkali kekurangan jumlah serat.Konsumsi serat yang sesuai dengan kebutuhan dapat mencegah terjadinya obesitas, menstabilkan gula darah, serta mencegah penyakit kardiovaskuler.</w:t>
      </w:r>
      <w:r w:rsidRPr="007E42A7">
        <w:rPr>
          <w:rFonts w:ascii="Times New Roman" w:hAnsi="Times New Roman" w:cs="Times New Roman"/>
          <w:sz w:val="24"/>
          <w:szCs w:val="24"/>
          <w:lang w:val="fi-FI"/>
        </w:rPr>
        <w:t xml:space="preserve">Snack bar merupakan makanan selingan yang dikonsumsi disela waktu makan </w:t>
      </w:r>
      <w:r w:rsidR="00B7063F" w:rsidRPr="00C00FF1">
        <w:rPr>
          <w:rFonts w:ascii="Times New Roman" w:hAnsi="Times New Roman" w:cs="Times New Roman"/>
          <w:sz w:val="24"/>
          <w:szCs w:val="24"/>
          <w:lang w:val="en-ID"/>
        </w:rPr>
        <w:fldChar w:fldCharType="begin" w:fldLock="1"/>
      </w:r>
      <w:r w:rsidR="003D1B8B" w:rsidRPr="007E42A7">
        <w:rPr>
          <w:rFonts w:ascii="Times New Roman" w:hAnsi="Times New Roman" w:cs="Times New Roman"/>
          <w:sz w:val="24"/>
          <w:szCs w:val="24"/>
          <w:lang w:val="fi-FI"/>
        </w:rPr>
        <w:instrText>ADDIN CSL_CITATION {"citationItems":[{"id":"ITEM-1","itemData":{"ISSN":"2477-2739","abstract":"The dense activity and mobility of modern society often results in them consuming foods high in energy but with minimal fiber content. Lack of fiber consumption will affect our digestive system disorders. By utilizing local materials in snack bar products, it is expected to contribute to improving the food security and independence program. The purpose of this research is to analyze crude fiber components of the product. This reaserch used randomized block design factorial with 8 tratments and 2 replications. The treatments were comparison between Cajanus cajan flour : Phaseolus lunatus and Phaseolus vulgaris nuts (1:4, 1:6, 1:8, 1:1, 3:4, 3:6, 3:8, 3:10). The result showned that treatments of the reasearch have a very significant effect to the crude fiber content (P&gt;0,01). The highest crude fiber content is 14,66% (3:10) and the lowest is 11,11% (1:4).","author":[{"dropping-particle":"","family":"Putu","given":"Ida Ayu","non-dropping-particle":"","parse-names":false,"suffix":""},{"dropping-particle":"","family":"Widnyani","given":"Ary","non-dropping-particle":"","parse-names":false,"suffix":""},{"dropping-particle":"","family":"Gusti","given":"I","non-dropping-particle":"","parse-names":false,"suffix":""},{"dropping-particle":"","family":"Yogi","given":"Agung","non-dropping-particle":"","parse-names":false,"suffix":""},{"dropping-particle":"","family":"Rs","given":"Rabani","non-dropping-particle":"","parse-names":false,"suffix":""},{"dropping-particle":"","family":"Rima","given":"Putu","non-dropping-particle":"","parse-names":false,"suffix":""},{"dropping-particle":"","family":"Program","given":"Sintyadewi","non-dropping-particle":"","parse-names":false,"suffix":""},{"dropping-particle":"","family":"Sarjana","given":"Studi","non-dropping-particle":"","parse-names":false,"suffix":""},{"dropping-particle":"","family":"Pangan","given":"Teknologi","non-dropping-particle":"","parse-names":false,"suffix":""},{"dropping-particle":"","family":"Teknologi","given":"Fakultas","non-dropping-particle":"","parse-names":false,"suffix":""},{"dropping-particle":"","family":"Teknologi","given":"Institut","non-dropping-particle":"","parse-names":false,"suffix":""},{"dropping-particle":"","family":"Bali","given":"Kesehatan","non-dropping-particle":"","parse-names":false,"suffix":""}],"container-title":"Media Ilmiah Teknologi Pangan (Scientific Journal of Food Technology)","id":"ITEM-1","issue":"2","issued":{"date-parts":[["2021"]]},"page":"47-54","title":"Crude Fiber Analysis Of Snack Bar Product Based on Pigeon Pea (Cajanus cajan) Lima Beans (Phaseolus lunatus)) and Red Kidney Beans (Phaseolus vulgaris)","type":"article-journal","volume":"8"},"uris":["http://www.mendeley.com/documents/?uuid=f699bfaf-cf40-4443-9b66-49493d317c3c"]}],"mendeley":{"formattedCitation":"(Putu et al., 2021)","plainTextFormattedCitation":"(Putu et al., 2021)","previouslyFormattedCitation":"(Putu et al., 2021)"},"properties":{"noteIndex":0},"schema":"https://github.com/citation-style-language/schema/raw/master/csl-citation.json"}</w:instrText>
      </w:r>
      <w:r w:rsidR="00B7063F" w:rsidRPr="00C00FF1">
        <w:rPr>
          <w:rFonts w:ascii="Times New Roman" w:hAnsi="Times New Roman" w:cs="Times New Roman"/>
          <w:sz w:val="24"/>
          <w:szCs w:val="24"/>
          <w:lang w:val="en-ID"/>
        </w:rPr>
        <w:fldChar w:fldCharType="separate"/>
      </w:r>
      <w:r w:rsidRPr="007E42A7">
        <w:rPr>
          <w:rFonts w:ascii="Times New Roman" w:hAnsi="Times New Roman" w:cs="Times New Roman"/>
          <w:noProof/>
          <w:sz w:val="24"/>
          <w:szCs w:val="24"/>
          <w:lang w:val="fi-FI"/>
        </w:rPr>
        <w:t>(Putu et al., 2021)</w:t>
      </w:r>
      <w:r w:rsidR="00B7063F" w:rsidRPr="00C00FF1">
        <w:rPr>
          <w:rFonts w:ascii="Times New Roman" w:hAnsi="Times New Roman" w:cs="Times New Roman"/>
          <w:sz w:val="24"/>
          <w:szCs w:val="24"/>
          <w:lang w:val="en-ID"/>
        </w:rPr>
        <w:fldChar w:fldCharType="end"/>
      </w:r>
      <w:r w:rsidR="009E2C98" w:rsidRPr="007E42A7">
        <w:rPr>
          <w:rFonts w:ascii="Times New Roman" w:hAnsi="Times New Roman" w:cs="Times New Roman"/>
          <w:sz w:val="24"/>
          <w:szCs w:val="24"/>
          <w:lang w:val="fi-FI"/>
        </w:rPr>
        <w:t>.</w:t>
      </w:r>
    </w:p>
    <w:p w:rsidR="006C4EB2" w:rsidRPr="007E42A7" w:rsidRDefault="003D1B8B" w:rsidP="00915B0E">
      <w:pPr>
        <w:pStyle w:val="ListParagraph"/>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Serat sangat bermanfaat untuk tubuh manusia karena serat adalah zat non gizi, dimana serat hanya berfungsi untuk membantu mempercepat sisa-sisa makanan melalui saluran pencernaan untuk disekresikan keluar. Tanpa bantuan serat, feses dengan kandungan air rendah akan lebih lama tinggal dalam saluran usus dan mengalami kesukaran melalui usus untuk dapat diekskresikan keluar </w:t>
      </w:r>
      <w:r w:rsidRPr="007E42A7">
        <w:rPr>
          <w:rFonts w:ascii="Times New Roman" w:hAnsi="Times New Roman" w:cs="Times New Roman"/>
          <w:sz w:val="24"/>
          <w:szCs w:val="24"/>
          <w:lang w:val="fi-FI"/>
        </w:rPr>
        <w:lastRenderedPageBreak/>
        <w:t xml:space="preserve">karena gerakangerakan peristaltik usus besar menjadi lebih lamban </w:t>
      </w:r>
      <w:r w:rsidR="00B7063F" w:rsidRPr="00C00FF1">
        <w:rPr>
          <w:rFonts w:ascii="Times New Roman" w:hAnsi="Times New Roman" w:cs="Times New Roman"/>
          <w:sz w:val="24"/>
          <w:szCs w:val="24"/>
          <w:lang w:val="en-ID"/>
        </w:rPr>
        <w:fldChar w:fldCharType="begin" w:fldLock="1"/>
      </w:r>
      <w:r w:rsidR="00596069" w:rsidRPr="007E42A7">
        <w:rPr>
          <w:rFonts w:ascii="Times New Roman" w:hAnsi="Times New Roman" w:cs="Times New Roman"/>
          <w:sz w:val="24"/>
          <w:szCs w:val="24"/>
          <w:lang w:val="fi-FI"/>
        </w:rPr>
        <w:instrText>ADDIN CSL_CITATION {"citationItems":[{"id":"ITEM-1","itemData":{"ISBN":"19720531199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596069" w:rsidRPr="00C00FF1">
        <w:rPr>
          <w:rFonts w:ascii="Times New Roman" w:hAnsi="Times New Roman" w:cs="Times New Roman"/>
          <w:sz w:val="24"/>
          <w:szCs w:val="24"/>
          <w:lang w:val="en-ID"/>
        </w:rPr>
        <w:instrText>α</w:instrText>
      </w:r>
      <w:r w:rsidR="00596069" w:rsidRPr="007E42A7">
        <w:rPr>
          <w:rFonts w:ascii="Times New Roman" w:hAnsi="Times New Roman" w:cs="Times New Roman"/>
          <w:sz w:val="24"/>
          <w:szCs w:val="24"/>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fie Saraswati","given":"","non-dropping-particle":"","parse-names":false,"suffix":""}],"container-title":"Administrasi Bisnis","id":"ITEM-1","issue":"July 2013","issued":{"date-parts":[["2015"]]},"page":"2982-2994","title":"Universitas Padjadjaran Universitas Padjadjaran","type":"article-journal","volume":"X"},"uris":["http://www.mendeley.com/documents/?uuid=06eb7555-e9b9-4701-b636-12197df4c54a"]}],"mendeley":{"formattedCitation":"(Sofie Saraswati, 2015)","plainTextFormattedCitation":"(Sofie Saraswati, 2015)","previouslyFormattedCitation":"(Sofie Saraswati, 2015)"},"properties":{"noteIndex":0},"schema":"https://github.com/citation-style-language/schema/raw/master/csl-citation.json"}</w:instrText>
      </w:r>
      <w:r w:rsidR="00B7063F" w:rsidRPr="00C00FF1">
        <w:rPr>
          <w:rFonts w:ascii="Times New Roman" w:hAnsi="Times New Roman" w:cs="Times New Roman"/>
          <w:sz w:val="24"/>
          <w:szCs w:val="24"/>
          <w:lang w:val="en-ID"/>
        </w:rPr>
        <w:fldChar w:fldCharType="separate"/>
      </w:r>
      <w:r w:rsidR="00AD1EF5" w:rsidRPr="007E42A7">
        <w:rPr>
          <w:rFonts w:ascii="Times New Roman" w:hAnsi="Times New Roman" w:cs="Times New Roman"/>
          <w:noProof/>
          <w:sz w:val="24"/>
          <w:szCs w:val="24"/>
          <w:lang w:val="fi-FI"/>
        </w:rPr>
        <w:t>(Sofie Saraswati, 2015)</w:t>
      </w:r>
      <w:r w:rsidR="00B7063F" w:rsidRPr="00C00FF1">
        <w:rPr>
          <w:rFonts w:ascii="Times New Roman" w:hAnsi="Times New Roman" w:cs="Times New Roman"/>
          <w:sz w:val="24"/>
          <w:szCs w:val="24"/>
          <w:lang w:val="en-ID"/>
        </w:rPr>
        <w:fldChar w:fldCharType="end"/>
      </w:r>
      <w:r w:rsidR="00BB39D9" w:rsidRPr="007E42A7">
        <w:rPr>
          <w:rFonts w:ascii="Times New Roman" w:hAnsi="Times New Roman" w:cs="Times New Roman"/>
          <w:sz w:val="24"/>
          <w:szCs w:val="24"/>
          <w:lang w:val="fi-FI"/>
        </w:rPr>
        <w:t>.</w:t>
      </w:r>
    </w:p>
    <w:p w:rsidR="006C4EB2" w:rsidRPr="007E42A7" w:rsidRDefault="00AD1EF5" w:rsidP="00915B0E">
      <w:pPr>
        <w:pStyle w:val="ListParagraph"/>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Dibandingkan dengan protein, lemak, dan karbohidrat, selama ini pembahasan mengenai serat makanan seringkali terabaikan. Serat termasuk bagian dari makanan yang tidak mudah diserap dan sumbangan gizinya dapat diabaikan, namun serat makanan sebenarnya mempunyai fungsi penting yang tidak tergantikan oleh zat lainnya. Serat mampu mengeluarkan kotoran</w:t>
      </w:r>
      <w:r w:rsidR="009100A8" w:rsidRPr="007E42A7">
        <w:rPr>
          <w:rFonts w:ascii="Times New Roman" w:hAnsi="Times New Roman" w:cs="Times New Roman"/>
          <w:sz w:val="24"/>
          <w:szCs w:val="24"/>
          <w:lang w:val="fi-FI"/>
        </w:rPr>
        <w:t>-</w:t>
      </w:r>
      <w:r w:rsidRPr="007E42A7">
        <w:rPr>
          <w:rFonts w:ascii="Times New Roman" w:hAnsi="Times New Roman" w:cs="Times New Roman"/>
          <w:sz w:val="24"/>
          <w:szCs w:val="24"/>
          <w:lang w:val="fi-FI"/>
        </w:rPr>
        <w:t>kotoran yang mengendap di dalam tubuh. Kotoran yang mengendap akan disera</w:t>
      </w:r>
      <w:r w:rsidR="00596069" w:rsidRPr="007E42A7">
        <w:rPr>
          <w:rFonts w:ascii="Times New Roman" w:hAnsi="Times New Roman" w:cs="Times New Roman"/>
          <w:sz w:val="24"/>
          <w:szCs w:val="24"/>
          <w:lang w:val="fi-FI"/>
        </w:rPr>
        <w:t xml:space="preserve">p dan dikeluarkan melalui feses </w:t>
      </w:r>
      <w:r w:rsidR="00B7063F" w:rsidRPr="00C00FF1">
        <w:rPr>
          <w:rFonts w:ascii="Times New Roman" w:hAnsi="Times New Roman" w:cs="Times New Roman"/>
          <w:sz w:val="24"/>
          <w:szCs w:val="24"/>
        </w:rPr>
        <w:fldChar w:fldCharType="begin" w:fldLock="1"/>
      </w:r>
      <w:r w:rsidR="00596069" w:rsidRPr="007E42A7">
        <w:rPr>
          <w:rFonts w:ascii="Times New Roman" w:hAnsi="Times New Roman" w:cs="Times New Roman"/>
          <w:sz w:val="24"/>
          <w:szCs w:val="24"/>
          <w:lang w:val="fi-FI"/>
        </w:rPr>
        <w:instrText>ADDIN CSL_CITATION {"citationItems":[{"id":"ITEM-1","itemData":{"DOI":"10.22373/amina.v1i3.42","ISSN":"2685-0001","abstract":"The goal of this study is to determine the level of fibre contained in bakso made from rice shiftings. The analysis employed gravimetric method with fibretherm apparatus. Firstly, the sample was defatted through n-hexanic soxhletation. After that,the gravimetric treatment was carried out in the apparatus to obtain the weight of the fibre. The data were then converted to percentage value. This step resulted the content of the fibre as following as 0.41; 0.23; 0.34; and 0.36% repectively for four samples. It shows that the level of those are below the standard of SNI 01-4439-1998.","author":[{"dropping-particle":"","family":"Hardiyanti","given":"","non-dropping-particle":"","parse-names":false,"suffix":""},{"dropping-particle":"","family":"Nisah","given":"Khairun","non-dropping-particle":"","parse-names":false,"suffix":""}],"container-title":"Amina","id":"ITEM-1","issue":"3","issued":{"date-parts":[["2021"]]},"page":"103-107","title":"Analisis Kadar Serat Pada Bakso Bekatul Dengan Metode Gravimetri","type":"article-journal","volume":"1"},"uris":["http://www.mendeley.com/documents/?uuid=167898b9-89f3-4030-b4b2-dde3eb0f0a02"]}],"mendeley":{"formattedCitation":"(Hardiyanti &amp; Nisah, 2021)","plainTextFormattedCitation":"(Hardiyanti &amp; Nisah, 2021)","previouslyFormattedCitation":"(Hardiyanti &amp; Nisah, 2021)"},"properties":{"noteIndex":0},"schema":"https://github.com/citation-style-language/schema/raw/master/csl-citation.json"}</w:instrText>
      </w:r>
      <w:r w:rsidR="00B7063F" w:rsidRPr="00C00FF1">
        <w:rPr>
          <w:rFonts w:ascii="Times New Roman" w:hAnsi="Times New Roman" w:cs="Times New Roman"/>
          <w:sz w:val="24"/>
          <w:szCs w:val="24"/>
        </w:rPr>
        <w:fldChar w:fldCharType="separate"/>
      </w:r>
      <w:r w:rsidR="00596069" w:rsidRPr="007E42A7">
        <w:rPr>
          <w:rFonts w:ascii="Times New Roman" w:hAnsi="Times New Roman" w:cs="Times New Roman"/>
          <w:noProof/>
          <w:sz w:val="24"/>
          <w:szCs w:val="24"/>
          <w:lang w:val="fi-FI"/>
        </w:rPr>
        <w:t>(Hardiyanti &amp; Nisah, 2021)</w:t>
      </w:r>
      <w:r w:rsidR="00B7063F" w:rsidRPr="00C00FF1">
        <w:rPr>
          <w:rFonts w:ascii="Times New Roman" w:hAnsi="Times New Roman" w:cs="Times New Roman"/>
          <w:sz w:val="24"/>
          <w:szCs w:val="24"/>
        </w:rPr>
        <w:fldChar w:fldCharType="end"/>
      </w:r>
      <w:r w:rsidR="00596069" w:rsidRPr="007E42A7">
        <w:rPr>
          <w:rFonts w:ascii="Times New Roman" w:hAnsi="Times New Roman" w:cs="Times New Roman"/>
          <w:sz w:val="24"/>
          <w:szCs w:val="24"/>
          <w:lang w:val="fi-FI"/>
        </w:rPr>
        <w:t>.</w:t>
      </w:r>
    </w:p>
    <w:p w:rsidR="006C4EB2" w:rsidRPr="007E42A7" w:rsidRDefault="00596069" w:rsidP="00915B0E">
      <w:pPr>
        <w:pStyle w:val="ListParagraph"/>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Serat kasar adalah bagian dari pangan yang tidak dapat dihidrolisis oleh bahan</w:t>
      </w:r>
      <w:r w:rsidR="002763C8" w:rsidRPr="007E42A7">
        <w:rPr>
          <w:rFonts w:ascii="Times New Roman" w:hAnsi="Times New Roman" w:cs="Times New Roman"/>
          <w:sz w:val="24"/>
          <w:szCs w:val="24"/>
          <w:lang w:val="fi-FI"/>
        </w:rPr>
        <w:t>-</w:t>
      </w:r>
      <w:r w:rsidRPr="007E42A7">
        <w:rPr>
          <w:rFonts w:ascii="Times New Roman" w:hAnsi="Times New Roman" w:cs="Times New Roman"/>
          <w:sz w:val="24"/>
          <w:szCs w:val="24"/>
          <w:lang w:val="fi-FI"/>
        </w:rPr>
        <w:t xml:space="preserve">bahan kimia, dimana zat yang digunakan untuk menentukan kadar serat kasar yaitu asam sulfat (H2SO4 1,25%) dan natrium hidroksida (NaOH 1,25%). Sedang serat makanan adalah bagian dari bahan pangan yang tidak dapat dihidrolisis oleh enzim-enzim pencernaan </w:t>
      </w:r>
      <w:r w:rsidR="00B7063F" w:rsidRPr="00C00FF1">
        <w:rPr>
          <w:rFonts w:ascii="Times New Roman" w:hAnsi="Times New Roman" w:cs="Times New Roman"/>
          <w:sz w:val="24"/>
          <w:szCs w:val="24"/>
        </w:rPr>
        <w:fldChar w:fldCharType="begin" w:fldLock="1"/>
      </w:r>
      <w:r w:rsidR="00C82405" w:rsidRPr="007E42A7">
        <w:rPr>
          <w:rFonts w:ascii="Times New Roman" w:hAnsi="Times New Roman" w:cs="Times New Roman"/>
          <w:sz w:val="24"/>
          <w:szCs w:val="24"/>
          <w:lang w:val="fi-FI"/>
        </w:rPr>
        <w:instrText>ADDIN CSL_CITATION {"citationItems":[{"id":"ITEM-1","itemData":{"DOI":"10.22373/amina.v1i3.42","ISSN":"2685-0001","abstract":"The goal of this study is to determine the level of fibre contained in bakso made from rice shiftings. The analysis employed gravimetric method with fibretherm apparatus. Firstly, the sample was defatted through n-hexanic soxhletation. After that,the gravimetric treatment was carried out in the apparatus to obtain the weight of the fibre. The data were then converted to percentage value. This step resulted the content of the fibre as following as 0.41; 0.23; 0.34; and 0.36% repectively for four samples. It shows that the level of those are below the standard of SNI 01-4439-1998.","author":[{"dropping-particle":"","family":"Hardiyanti","given":"","non-dropping-particle":"","parse-names":false,"suffix":""},{"dropping-particle":"","family":"Nisah","given":"Khairun","non-dropping-particle":"","parse-names":false,"suffix":""}],"container-title":"Amina","id":"ITEM-1","issue":"3","issued":{"date-parts":[["2021"]]},"page":"103-107","title":"Analisis Kadar Serat Pada Bakso Bekatul Dengan Metode Gravimetri","type":"article-journal","volume":"1"},"uris":["http://www.mendeley.com/documents/?uuid=167898b9-89f3-4030-b4b2-dde3eb0f0a02"]}],"mendeley":{"formattedCitation":"(Hardiyanti &amp; Nisah, 2021)","plainTextFormattedCitation":"(Hardiyanti &amp; Nisah, 2021)","previouslyFormattedCitation":"(Hardiyanti &amp; Nisah, 2021)"},"properties":{"noteIndex":0},"schema":"https://github.com/citation-style-language/schema/raw/master/csl-citation.json"}</w:instrText>
      </w:r>
      <w:r w:rsidR="00B7063F" w:rsidRPr="00C00FF1">
        <w:rPr>
          <w:rFonts w:ascii="Times New Roman" w:hAnsi="Times New Roman" w:cs="Times New Roman"/>
          <w:sz w:val="24"/>
          <w:szCs w:val="24"/>
        </w:rPr>
        <w:fldChar w:fldCharType="separate"/>
      </w:r>
      <w:r w:rsidRPr="007E42A7">
        <w:rPr>
          <w:rFonts w:ascii="Times New Roman" w:hAnsi="Times New Roman" w:cs="Times New Roman"/>
          <w:noProof/>
          <w:sz w:val="24"/>
          <w:szCs w:val="24"/>
          <w:lang w:val="fi-FI"/>
        </w:rPr>
        <w:t>(Hardiyanti &amp; Nisah, 2021)</w:t>
      </w:r>
      <w:r w:rsidR="00B7063F" w:rsidRPr="00C00FF1">
        <w:rPr>
          <w:rFonts w:ascii="Times New Roman" w:hAnsi="Times New Roman" w:cs="Times New Roman"/>
          <w:sz w:val="24"/>
          <w:szCs w:val="24"/>
        </w:rPr>
        <w:fldChar w:fldCharType="end"/>
      </w:r>
      <w:r w:rsidR="00D249E9" w:rsidRPr="007E42A7">
        <w:rPr>
          <w:rFonts w:ascii="Times New Roman" w:hAnsi="Times New Roman" w:cs="Times New Roman"/>
          <w:sz w:val="24"/>
          <w:szCs w:val="24"/>
          <w:lang w:val="fi-FI"/>
        </w:rPr>
        <w:t>.</w:t>
      </w:r>
    </w:p>
    <w:p w:rsidR="006C4EB2" w:rsidRPr="007E42A7" w:rsidRDefault="002763C8" w:rsidP="00915B0E">
      <w:pPr>
        <w:pStyle w:val="ListParagraph"/>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Serat kasar adalah bagian dari tanaman yang terdiri dari hemiselulosa, selulosa, dan lignin yang tidak dapat terhidrolisis oleh kerja sekresi usus manusia. Komponen serat ini tidak memiliki nilai gizi namun sangat penting untuk proses pencernaan</w:t>
      </w:r>
      <w:r w:rsidR="00C82405" w:rsidRPr="007E42A7">
        <w:rPr>
          <w:rFonts w:ascii="Times New Roman" w:hAnsi="Times New Roman" w:cs="Times New Roman"/>
          <w:sz w:val="24"/>
          <w:szCs w:val="24"/>
          <w:lang w:val="fi-FI"/>
        </w:rPr>
        <w:t>. Pengukuran serat kasar dilakukan dengan menghilan</w:t>
      </w:r>
      <w:r w:rsidR="00BB39D9" w:rsidRPr="007E42A7">
        <w:rPr>
          <w:rFonts w:ascii="Times New Roman" w:hAnsi="Times New Roman" w:cs="Times New Roman"/>
          <w:sz w:val="24"/>
          <w:szCs w:val="24"/>
          <w:lang w:val="fi-FI"/>
        </w:rPr>
        <w:t>g</w:t>
      </w:r>
      <w:r w:rsidR="00C82405" w:rsidRPr="007E42A7">
        <w:rPr>
          <w:rFonts w:ascii="Times New Roman" w:hAnsi="Times New Roman" w:cs="Times New Roman"/>
          <w:sz w:val="24"/>
          <w:szCs w:val="24"/>
          <w:lang w:val="fi-FI"/>
        </w:rPr>
        <w:t>kan semua bahan yang terlarut dengan larutan asam menggunakan proses pendidihan dalam asam sulfat</w:t>
      </w:r>
      <w:r w:rsidR="00457824" w:rsidRPr="007E42A7">
        <w:rPr>
          <w:rFonts w:ascii="Times New Roman" w:hAnsi="Times New Roman" w:cs="Times New Roman"/>
          <w:sz w:val="24"/>
          <w:szCs w:val="24"/>
          <w:lang w:val="fi-FI"/>
        </w:rPr>
        <w:t xml:space="preserve">. </w:t>
      </w:r>
      <w:r w:rsidR="00C82405" w:rsidRPr="007E42A7">
        <w:rPr>
          <w:rFonts w:ascii="Times New Roman" w:hAnsi="Times New Roman" w:cs="Times New Roman"/>
          <w:sz w:val="24"/>
          <w:szCs w:val="24"/>
          <w:lang w:val="fi-FI"/>
        </w:rPr>
        <w:t xml:space="preserve">Serat akan memaksa sisa-sisa makanan yang tidak terserap membentuk gumpalan lebih besar kemudian dengan cepat dikelurkan melalui anus sebagai tinja, sehingga buang air besar menjadi lancar sehingga meminimalisir kanker kolon </w:t>
      </w:r>
      <w:r w:rsidR="00B7063F" w:rsidRPr="00C00FF1">
        <w:rPr>
          <w:rFonts w:ascii="Times New Roman" w:hAnsi="Times New Roman" w:cs="Times New Roman"/>
          <w:sz w:val="24"/>
          <w:szCs w:val="24"/>
          <w:lang w:val="en-ID"/>
        </w:rPr>
        <w:fldChar w:fldCharType="begin" w:fldLock="1"/>
      </w:r>
      <w:r w:rsidR="00C82405" w:rsidRPr="007E42A7">
        <w:rPr>
          <w:rFonts w:ascii="Times New Roman" w:hAnsi="Times New Roman" w:cs="Times New Roman"/>
          <w:sz w:val="24"/>
          <w:szCs w:val="24"/>
          <w:lang w:val="fi-FI"/>
        </w:rPr>
        <w:instrText>ADDIN CSL_CITATION {"citationItems":[{"id":"ITEM-1","itemData":{"ISSN":"2477-2739","abstract":"The dense activity and mobility of modern society often results in them consuming foods high in energy but with minimal fiber content. Lack of fiber consumption will affect our digestive system disorders. By utilizing local materials in snack bar products, it is expected to contribute to improving the food security and independence program. The purpose of this research is to analyze crude fiber components of the product. This reaserch used randomized block design factorial with 8 tratments and 2 replications. The treatments were comparison between Cajanus cajan flour : Phaseolus lunatus and Phaseolus vulgaris nuts (1:4, 1:6, 1:8, 1:1, 3:4, 3:6, 3:8, 3:10). The result showned that treatments of the reasearch have a very significant effect to the crude fiber content (P&gt;0,01). The highest crude fiber content is 14,66% (3:10) and the lowest is 11,11% (1:4).","author":[{"dropping-particle":"","family":"Putu","given":"Ida Ayu","non-dropping-particle":"","parse-names":false,"suffix":""},{"dropping-particle":"","family":"Widnyani","given":"Ary","non-dropping-particle":"","parse-names":false,"suffix":""},{"dropping-particle":"","family":"Gusti","given":"I","non-dropping-particle":"","parse-names":false,"suffix":""},{"dropping-particle":"","family":"Yogi","given":"Agung","non-dropping-particle":"","parse-names":false,"suffix":""},{"dropping-particle":"","family":"Rs","given":"Rabani","non-dropping-particle":"","parse-names":false,"suffix":""},{"dropping-particle":"","family":"Rima","given":"Putu","non-dropping-particle":"","parse-names":false,"suffix":""},{"dropping-particle":"","family":"Program","given":"Sintyadewi","non-dropping-particle":"","parse-names":false,"suffix":""},{"dropping-particle":"","family":"Sarjana","given":"Studi","non-dropping-particle":"","parse-names":false,"suffix":""},{"dropping-particle":"","family":"Pangan","given":"Teknologi","non-dropping-particle":"","parse-names":false,"suffix":""},{"dropping-particle":"","family":"Teknologi","given":"Fakultas","non-dropping-particle":"","parse-names":false,"suffix":""},{"dropping-particle":"","family":"Teknologi","given":"Institut","non-dropping-particle":"","parse-names":false,"suffix":""},{"dropping-particle":"","family":"Bali","given":"Kesehatan","non-dropping-particle":"","parse-names":false,"suffix":""}],"container-title":"Media Ilmiah Teknologi Pangan (Scientific Journal of Food Technology)","id":"ITEM-1","issue":"2","issued":{"date-parts":[["2021"]]},"page":"47-54","title":"Crude Fiber Analysis Of Snack Bar Product Based on Pigeon Pea (Cajanus cajan) Lima Beans (Phaseolus lunatus)) and Red Kidney Beans (Phaseolus vulgaris)","type":"article-journal","volume":"8"},"uris":["http://www.mendeley.com/documents/?uuid=f699bfaf-cf40-4443-9b66-49493d317c3c"]}],"mendeley":{"formattedCitation":"(Putu et al., 2021)","plainTextFormattedCitation":"(Putu et al., 2021)","previouslyFormattedCitation":"(Putu et al., 2021)"},"properties":{"noteIndex":0},"schema":"https://github.com/citation-style-language/schema/raw/master/csl-citation.json"}</w:instrText>
      </w:r>
      <w:r w:rsidR="00B7063F" w:rsidRPr="00C00FF1">
        <w:rPr>
          <w:rFonts w:ascii="Times New Roman" w:hAnsi="Times New Roman" w:cs="Times New Roman"/>
          <w:sz w:val="24"/>
          <w:szCs w:val="24"/>
          <w:lang w:val="en-ID"/>
        </w:rPr>
        <w:fldChar w:fldCharType="separate"/>
      </w:r>
      <w:r w:rsidR="00C82405" w:rsidRPr="007E42A7">
        <w:rPr>
          <w:rFonts w:ascii="Times New Roman" w:hAnsi="Times New Roman" w:cs="Times New Roman"/>
          <w:noProof/>
          <w:sz w:val="24"/>
          <w:szCs w:val="24"/>
          <w:lang w:val="fi-FI"/>
        </w:rPr>
        <w:t>(Putu et al., 2021)</w:t>
      </w:r>
      <w:r w:rsidR="00B7063F" w:rsidRPr="00C00FF1">
        <w:rPr>
          <w:rFonts w:ascii="Times New Roman" w:hAnsi="Times New Roman" w:cs="Times New Roman"/>
          <w:sz w:val="24"/>
          <w:szCs w:val="24"/>
          <w:lang w:val="en-ID"/>
        </w:rPr>
        <w:fldChar w:fldCharType="end"/>
      </w:r>
      <w:r w:rsidR="00C82405" w:rsidRPr="007E42A7">
        <w:rPr>
          <w:rFonts w:ascii="Times New Roman" w:hAnsi="Times New Roman" w:cs="Times New Roman"/>
          <w:sz w:val="24"/>
          <w:szCs w:val="24"/>
          <w:lang w:val="fi-FI"/>
        </w:rPr>
        <w:t>.</w:t>
      </w:r>
    </w:p>
    <w:p w:rsidR="006C4EB2" w:rsidRPr="007E42A7" w:rsidRDefault="00C82405" w:rsidP="00915B0E">
      <w:pPr>
        <w:pStyle w:val="ListParagraph"/>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lastRenderedPageBreak/>
        <w:t xml:space="preserve">Makanan dengan kandungan serat kasar yang tinggi biasanya mengandung kalori, kadar gula, dan lemak yang lebih rendah. Ketersediaan serat dalam diet mampu menyerap air &amp; mengikat glukosa sehingga menstabilkan ketersediaan glukosa. Diet cukup serat juga menyebabkan terjadinya kompleks karbohidrat sehingga daya cerna karbohidrat berkurang. Keadaan tersebut mampu meredam kenaikan glukosa darah dan menjadikannya tetap terkontrol </w:t>
      </w:r>
      <w:r w:rsidR="00B7063F" w:rsidRPr="00C00FF1">
        <w:rPr>
          <w:rFonts w:ascii="Times New Roman" w:hAnsi="Times New Roman" w:cs="Times New Roman"/>
          <w:sz w:val="24"/>
          <w:szCs w:val="24"/>
          <w:lang w:val="en-ID"/>
        </w:rPr>
        <w:fldChar w:fldCharType="begin" w:fldLock="1"/>
      </w:r>
      <w:r w:rsidR="00457824" w:rsidRPr="007E42A7">
        <w:rPr>
          <w:rFonts w:ascii="Times New Roman" w:hAnsi="Times New Roman" w:cs="Times New Roman"/>
          <w:sz w:val="24"/>
          <w:szCs w:val="24"/>
          <w:lang w:val="fi-FI"/>
        </w:rPr>
        <w:instrText>ADDIN CSL_CITATION {"citationItems":[{"id":"ITEM-1","itemData":{"ISSN":"2477-2739","abstract":"The dense activity and mobility of modern society often results in them consuming foods high in energy but with minimal fiber content. Lack of fiber consumption will affect our digestive system disorders. By utilizing local materials in snack bar products, it is expected to contribute to improving the food security and independence program. The purpose of this research is to analyze crude fiber components of the product. This reaserch used randomized block design factorial with 8 tratments and 2 replications. The treatments were comparison between Cajanus cajan flour : Phaseolus lunatus and Phaseolus vulgaris nuts (1:4, 1:6, 1:8, 1:1, 3:4, 3:6, 3:8, 3:10). The result showned that treatments of the reasearch have a very significant effect to the crude fiber content (P&gt;0,01). The highest crude fiber content is 14,66% (3:10) and the lowest is 11,11% (1:4).","author":[{"dropping-particle":"","family":"Putu","given":"Ida Ayu","non-dropping-particle":"","parse-names":false,"suffix":""},{"dropping-particle":"","family":"Widnyani","given":"Ary","non-dropping-particle":"","parse-names":false,"suffix":""},{"dropping-particle":"","family":"Gusti","given":"I","non-dropping-particle":"","parse-names":false,"suffix":""},{"dropping-particle":"","family":"Yogi","given":"Agung","non-dropping-particle":"","parse-names":false,"suffix":""},{"dropping-particle":"","family":"Rs","given":"Rabani","non-dropping-particle":"","parse-names":false,"suffix":""},{"dropping-particle":"","family":"Rima","given":"Putu","non-dropping-particle":"","parse-names":false,"suffix":""},{"dropping-particle":"","family":"Program","given":"Sintyadewi","non-dropping-particle":"","parse-names":false,"suffix":""},{"dropping-particle":"","family":"Sarjana","given":"Studi","non-dropping-particle":"","parse-names":false,"suffix":""},{"dropping-particle":"","family":"Pangan","given":"Teknologi","non-dropping-particle":"","parse-names":false,"suffix":""},{"dropping-particle":"","family":"Teknologi","given":"Fakultas","non-dropping-particle":"","parse-names":false,"suffix":""},{"dropping-particle":"","family":"Teknologi","given":"Institut","non-dropping-particle":"","parse-names":false,"suffix":""},{"dropping-particle":"","family":"Bali","given":"Kesehatan","non-dropping-particle":"","parse-names":false,"suffix":""}],"container-title":"Media Ilmiah Teknologi Pangan (Scientific Journal of Food Technology)","id":"ITEM-1","issue":"2","issued":{"date-parts":[["2021"]]},"page":"47-54","title":"Crude Fiber Analysis Of Snack Bar Product Based on Pigeon Pea (Cajanus cajan) Lima Beans (Phaseolus lunatus)) and Red Kidney Beans (Phaseolus vulgaris)","type":"article-journal","volume":"8"},"uris":["http://www.mendeley.com/documents/?uuid=f699bfaf-cf40-4443-9b66-49493d317c3c"]}],"mendeley":{"formattedCitation":"(Putu et al., 2021)","plainTextFormattedCitation":"(Putu et al., 2021)","previouslyFormattedCitation":"(Putu et al., 2021)"},"properties":{"noteIndex":0},"schema":"https://github.com/citation-style-language/schema/raw/master/csl-citation.json"}</w:instrText>
      </w:r>
      <w:r w:rsidR="00B7063F" w:rsidRPr="00C00FF1">
        <w:rPr>
          <w:rFonts w:ascii="Times New Roman" w:hAnsi="Times New Roman" w:cs="Times New Roman"/>
          <w:sz w:val="24"/>
          <w:szCs w:val="24"/>
          <w:lang w:val="en-ID"/>
        </w:rPr>
        <w:fldChar w:fldCharType="separate"/>
      </w:r>
      <w:r w:rsidRPr="007E42A7">
        <w:rPr>
          <w:rFonts w:ascii="Times New Roman" w:hAnsi="Times New Roman" w:cs="Times New Roman"/>
          <w:noProof/>
          <w:sz w:val="24"/>
          <w:szCs w:val="24"/>
          <w:lang w:val="fi-FI"/>
        </w:rPr>
        <w:t>(Putu et al., 2021)</w:t>
      </w:r>
      <w:r w:rsidR="00B7063F" w:rsidRPr="00C00FF1">
        <w:rPr>
          <w:rFonts w:ascii="Times New Roman" w:hAnsi="Times New Roman" w:cs="Times New Roman"/>
          <w:sz w:val="24"/>
          <w:szCs w:val="24"/>
          <w:lang w:val="en-ID"/>
        </w:rPr>
        <w:fldChar w:fldCharType="end"/>
      </w:r>
      <w:r w:rsidRPr="007E42A7">
        <w:rPr>
          <w:rFonts w:ascii="Times New Roman" w:hAnsi="Times New Roman" w:cs="Times New Roman"/>
          <w:sz w:val="24"/>
          <w:szCs w:val="24"/>
          <w:lang w:val="fi-FI"/>
        </w:rPr>
        <w:t>.</w:t>
      </w:r>
      <w:r w:rsidR="0094303D" w:rsidRPr="007E42A7">
        <w:rPr>
          <w:rFonts w:ascii="Times New Roman" w:hAnsi="Times New Roman" w:cs="Times New Roman"/>
          <w:sz w:val="24"/>
          <w:szCs w:val="24"/>
          <w:lang w:val="fi-FI"/>
        </w:rPr>
        <w:t xml:space="preserve">Prof. Dr. Ir. Ali Khosah, pakar gizi Institut Pertanian Bogor (IPB) mengatakan, konsumsi rata-rata serat masyarakat Indonesia pada tahun 1998/1999 adalah 10.5 g per kapita per hari. Di lain pihak, Luciana menyarankan konsumsi serat per hari adalah 24 g atau 10-13 g per 1000 kalori, termasuk dari asupan serat larut dan tidak larut. </w:t>
      </w:r>
      <w:r w:rsidR="00457824" w:rsidRPr="007E42A7">
        <w:rPr>
          <w:rFonts w:ascii="Times New Roman" w:hAnsi="Times New Roman" w:cs="Times New Roman"/>
          <w:sz w:val="24"/>
          <w:szCs w:val="24"/>
          <w:lang w:val="fi-FI"/>
        </w:rPr>
        <w:t xml:space="preserve">Dengan mengetahui manfaat serat kasar tersebut maka buah-buahan yang mengandung banyak kaya akan serat dapat digunakan sebagai pilihan yang tepat untuk memenuhi kebutuhan serat dalam tubuh kita </w:t>
      </w:r>
      <w:r w:rsidR="00B7063F" w:rsidRPr="00C00FF1">
        <w:rPr>
          <w:rFonts w:ascii="Times New Roman" w:hAnsi="Times New Roman" w:cs="Times New Roman"/>
          <w:sz w:val="24"/>
          <w:szCs w:val="24"/>
          <w:lang w:val="en-ID"/>
        </w:rPr>
        <w:fldChar w:fldCharType="begin" w:fldLock="1"/>
      </w:r>
      <w:r w:rsidR="005076BB" w:rsidRPr="007E42A7">
        <w:rPr>
          <w:rFonts w:ascii="Times New Roman" w:hAnsi="Times New Roman" w:cs="Times New Roman"/>
          <w:sz w:val="24"/>
          <w:szCs w:val="24"/>
          <w:lang w:val="fi-FI"/>
        </w:rPr>
        <w:instrText>ADDIN CSL_CITATION {"citationItems":[{"id":"ITEM-1","itemData":{"author":[{"dropping-particle":"","family":"Khoirunnisa","given":"Fitriah","non-dropping-particle":"","parse-names":false,"suffix":""}],"container-title":"Jurnal Zarah","id":"ITEM-1","issue":"1","issued":{"date-parts":[["2019"]]},"page":"1-6","title":"PENENTUAN KADAR VITAMIN C DAN KADAR SERAT KASAR YANG TERKANDUNG DALAM BUAH-BUAHAN: BELIMBING (Averhoa carambola), MANGGA (Mangifera indica), NANAS (Ananas comosus), DAN PEPAYA (Carica papaya)","type":"article-journal","volume":"2"},"uris":["http://www.mendeley.com/documents/?uuid=dc6923cd-2120-4471-b0f4-aec4a70294d2"]}],"mendeley":{"formattedCitation":"(Khoirunnisa, 2019)","plainTextFormattedCitation":"(Khoirunnisa, 2019)","previouslyFormattedCitation":"(Khoirunnisa, 2019)"},"properties":{"noteIndex":0},"schema":"https://github.com/citation-style-language/schema/raw/master/csl-citation.json"}</w:instrText>
      </w:r>
      <w:r w:rsidR="00B7063F" w:rsidRPr="00C00FF1">
        <w:rPr>
          <w:rFonts w:ascii="Times New Roman" w:hAnsi="Times New Roman" w:cs="Times New Roman"/>
          <w:sz w:val="24"/>
          <w:szCs w:val="24"/>
          <w:lang w:val="en-ID"/>
        </w:rPr>
        <w:fldChar w:fldCharType="separate"/>
      </w:r>
      <w:r w:rsidR="00457824" w:rsidRPr="007E42A7">
        <w:rPr>
          <w:rFonts w:ascii="Times New Roman" w:hAnsi="Times New Roman" w:cs="Times New Roman"/>
          <w:noProof/>
          <w:sz w:val="24"/>
          <w:szCs w:val="24"/>
          <w:lang w:val="fi-FI"/>
        </w:rPr>
        <w:t>(Khoirunnisa, 2019)</w:t>
      </w:r>
      <w:r w:rsidR="00B7063F" w:rsidRPr="00C00FF1">
        <w:rPr>
          <w:rFonts w:ascii="Times New Roman" w:hAnsi="Times New Roman" w:cs="Times New Roman"/>
          <w:sz w:val="24"/>
          <w:szCs w:val="24"/>
          <w:lang w:val="en-ID"/>
        </w:rPr>
        <w:fldChar w:fldCharType="end"/>
      </w:r>
      <w:r w:rsidR="00C67886" w:rsidRPr="007E42A7">
        <w:rPr>
          <w:rFonts w:ascii="Times New Roman" w:hAnsi="Times New Roman" w:cs="Times New Roman"/>
          <w:sz w:val="24"/>
          <w:szCs w:val="24"/>
          <w:lang w:val="fi-FI"/>
        </w:rPr>
        <w:t>.</w:t>
      </w:r>
    </w:p>
    <w:p w:rsidR="006C4EB2" w:rsidRDefault="005076BB" w:rsidP="00915B0E">
      <w:pPr>
        <w:pStyle w:val="ListParagraph"/>
        <w:spacing w:after="0" w:line="480" w:lineRule="auto"/>
        <w:ind w:left="0" w:firstLine="720"/>
        <w:jc w:val="both"/>
        <w:rPr>
          <w:rFonts w:ascii="Times New Roman" w:hAnsi="Times New Roman" w:cs="Times New Roman"/>
          <w:color w:val="000000" w:themeColor="text1"/>
          <w:sz w:val="24"/>
          <w:szCs w:val="24"/>
        </w:rPr>
      </w:pPr>
      <w:r w:rsidRPr="007E42A7">
        <w:rPr>
          <w:rFonts w:ascii="Times New Roman" w:hAnsi="Times New Roman" w:cs="Times New Roman"/>
          <w:color w:val="000000" w:themeColor="text1"/>
          <w:sz w:val="24"/>
          <w:szCs w:val="24"/>
          <w:lang w:val="fi-FI"/>
        </w:rPr>
        <w:t xml:space="preserve">Buah pepaya merupakan salah satu buah yang sangat digemari di indonesia. Buah pepaya biasanya dikonsumsi pada orang yang sedang menjalani program diet karena pepaya ini tinggi akan serat jadi dapat membuat kenyang lebih lama dan mengurangi rasa ingin makan yang berlebihan. Buah pepaya mengandung banyak khasiat herbal salah satunya adalah serat buah pepaya mampu melancarkan buang air besar. Buah pepaya kaya akan enzim papain dan chymopapain. Papain adalah enzim proteolitik yang berfungsi meningkatkan masa tinja dengan air. </w:t>
      </w:r>
      <w:r w:rsidRPr="00C00FF1">
        <w:rPr>
          <w:rFonts w:ascii="Times New Roman" w:hAnsi="Times New Roman" w:cs="Times New Roman"/>
          <w:color w:val="000000" w:themeColor="text1"/>
          <w:sz w:val="24"/>
          <w:szCs w:val="24"/>
        </w:rPr>
        <w:t xml:space="preserve">Tinja menjadi lebih lunak sehingga melancarkan buang air besar </w:t>
      </w:r>
      <w:r w:rsidR="00B7063F" w:rsidRPr="00C00FF1">
        <w:rPr>
          <w:rFonts w:ascii="Times New Roman" w:hAnsi="Times New Roman" w:cs="Times New Roman"/>
          <w:color w:val="000000" w:themeColor="text1"/>
          <w:sz w:val="24"/>
          <w:szCs w:val="24"/>
        </w:rPr>
        <w:fldChar w:fldCharType="begin" w:fldLock="1"/>
      </w:r>
      <w:r w:rsidRPr="00C00FF1">
        <w:rPr>
          <w:rFonts w:ascii="Times New Roman" w:hAnsi="Times New Roman" w:cs="Times New Roman"/>
          <w:color w:val="000000" w:themeColor="text1"/>
          <w:sz w:val="24"/>
          <w:szCs w:val="24"/>
        </w:rPr>
        <w:instrText>ADDIN CSL_CITATION {"citationItems":[{"id":"ITEM-1","itemData":{"abstract":"PENGARUH KONSUMSI BUAH PEPAYA (CARICA PAPAYA) TERHADAP KEJADIAN KONSTIPASI PADA LANSIA","author":[{"dropping-particle":"","family":"Anggraini Dewi","given":"Maya Susiana Candrawati","non-dropping-particle":"","parse-names":false,"suffix":""}],"container-title":"Jurnal Kesehatan STIKes IMC Bintaro","id":"ITEM-1","issued":{"date-parts":[["2022"]]},"page":"53-57","title":"Pengaruh Konsumsi Buah Pepaya ( Carica Papaya ) Terhadap","type":"article-journal"},"uris":["http://www.mendeley.com/documents/?uuid=0b65ba9f-15ed-4709-8576-8e03de10291b"]}],"mendeley":{"formattedCitation":"(Anggraini Dewi, 2022)","plainTextFormattedCitation":"(Anggraini Dewi, 2022)","previouslyFormattedCitation":"(Anggraini Dewi, 2022)"},"properties":{"noteIndex":0},"schema":"https://github.com/citation-style-language/schema/raw/master/csl-citation.json"}</w:instrText>
      </w:r>
      <w:r w:rsidR="00B7063F" w:rsidRPr="00C00FF1">
        <w:rPr>
          <w:rFonts w:ascii="Times New Roman" w:hAnsi="Times New Roman" w:cs="Times New Roman"/>
          <w:color w:val="000000" w:themeColor="text1"/>
          <w:sz w:val="24"/>
          <w:szCs w:val="24"/>
        </w:rPr>
        <w:fldChar w:fldCharType="separate"/>
      </w:r>
      <w:r w:rsidRPr="00C00FF1">
        <w:rPr>
          <w:rFonts w:ascii="Times New Roman" w:hAnsi="Times New Roman" w:cs="Times New Roman"/>
          <w:noProof/>
          <w:color w:val="000000" w:themeColor="text1"/>
          <w:sz w:val="24"/>
          <w:szCs w:val="24"/>
        </w:rPr>
        <w:t>(Anggraini Dewi, 2022)</w:t>
      </w:r>
      <w:r w:rsidR="00B7063F" w:rsidRPr="00C00FF1">
        <w:rPr>
          <w:rFonts w:ascii="Times New Roman" w:hAnsi="Times New Roman" w:cs="Times New Roman"/>
          <w:color w:val="000000" w:themeColor="text1"/>
          <w:sz w:val="24"/>
          <w:szCs w:val="24"/>
        </w:rPr>
        <w:fldChar w:fldCharType="end"/>
      </w:r>
    </w:p>
    <w:p w:rsidR="006C4EB2" w:rsidRDefault="0094303D" w:rsidP="00915B0E">
      <w:pPr>
        <w:pStyle w:val="ListParagraph"/>
        <w:spacing w:after="0" w:line="480" w:lineRule="auto"/>
        <w:ind w:left="0" w:firstLine="720"/>
        <w:jc w:val="both"/>
        <w:rPr>
          <w:rFonts w:ascii="Times New Roman" w:hAnsi="Times New Roman" w:cs="Times New Roman"/>
          <w:sz w:val="24"/>
          <w:szCs w:val="24"/>
          <w:lang w:val="en-ID"/>
        </w:rPr>
      </w:pPr>
      <w:r w:rsidRPr="00C00FF1">
        <w:rPr>
          <w:rFonts w:ascii="Times New Roman" w:hAnsi="Times New Roman" w:cs="Times New Roman"/>
          <w:sz w:val="24"/>
          <w:szCs w:val="24"/>
          <w:lang w:val="en-ID"/>
        </w:rPr>
        <w:lastRenderedPageBreak/>
        <w:t xml:space="preserve">Buah pepaya merupakan bahan makanan yang murah, mudah didapat, mudah diolah, dan lunak.Pepaya merupakan salah satu buah tropis yang mudah dan banyak didapatkan di seluruh pelosok nusantara. Buah ini mengandung serat yang tinggi sehingga sangat baik untuk melancarkan buang air besar Serat yang terkandung dalam buah pepaya sekitar 1,8 gram per 100 gram buah sehingga khasiatnya sebagai laktasif tak perlu diragukan. Selain itu, kandungan air yang tinggi di dalamnya juga dapat </w:t>
      </w:r>
      <w:r w:rsidR="005076BB" w:rsidRPr="00C00FF1">
        <w:rPr>
          <w:rFonts w:ascii="Times New Roman" w:hAnsi="Times New Roman" w:cs="Times New Roman"/>
          <w:sz w:val="24"/>
          <w:szCs w:val="24"/>
          <w:lang w:val="en-ID"/>
        </w:rPr>
        <w:t xml:space="preserve">membantu atasi masalah sembelit </w:t>
      </w:r>
      <w:r w:rsidR="00B7063F" w:rsidRPr="00C00FF1">
        <w:rPr>
          <w:rFonts w:ascii="Times New Roman" w:hAnsi="Times New Roman" w:cs="Times New Roman"/>
          <w:sz w:val="24"/>
          <w:szCs w:val="24"/>
          <w:lang w:val="en-ID"/>
        </w:rPr>
        <w:fldChar w:fldCharType="begin" w:fldLock="1"/>
      </w:r>
      <w:r w:rsidR="00135C55" w:rsidRPr="00C00FF1">
        <w:rPr>
          <w:rFonts w:ascii="Times New Roman" w:hAnsi="Times New Roman" w:cs="Times New Roman"/>
          <w:sz w:val="24"/>
          <w:szCs w:val="24"/>
          <w:lang w:val="en-ID"/>
        </w:rPr>
        <w:instrText>ADDIN CSL_CITATION {"citationItems":[{"id":"ITEM-1","itemData":{"abstract":"PENGARUH KONSUMSI BUAH PEPAYA (CARICA PAPAYA) TERHADAP KEJADIAN KONSTIPASI PADA LANSIA","author":[{"dropping-particle":"","family":"Anggraini Dewi","given":"Maya Susiana Candrawati","non-dropping-particle":"","parse-names":false,"suffix":""}],"container-title":"Jurnal Kesehatan STIKes IMC Bintaro","id":"ITEM-1","issued":{"date-parts":[["2022"]]},"page":"53-57","title":"Pengaruh Konsumsi Buah Pepaya ( Carica Papaya ) Terhadap","type":"article-journal"},"uris":["http://www.mendeley.com/documents/?uuid=0b65ba9f-15ed-4709-8576-8e03de10291b"]}],"mendeley":{"formattedCitation":"(Anggraini Dewi, 2022)","plainTextFormattedCitation":"(Anggraini Dewi, 2022)","previouslyFormattedCitation":"(Anggraini Dewi, 2022)"},"properties":{"noteIndex":0},"schema":"https://github.com/citation-style-language/schema/raw/master/csl-citation.json"}</w:instrText>
      </w:r>
      <w:r w:rsidR="00B7063F" w:rsidRPr="00C00FF1">
        <w:rPr>
          <w:rFonts w:ascii="Times New Roman" w:hAnsi="Times New Roman" w:cs="Times New Roman"/>
          <w:sz w:val="24"/>
          <w:szCs w:val="24"/>
          <w:lang w:val="en-ID"/>
        </w:rPr>
        <w:fldChar w:fldCharType="separate"/>
      </w:r>
      <w:r w:rsidR="005076BB" w:rsidRPr="00C00FF1">
        <w:rPr>
          <w:rFonts w:ascii="Times New Roman" w:hAnsi="Times New Roman" w:cs="Times New Roman"/>
          <w:noProof/>
          <w:sz w:val="24"/>
          <w:szCs w:val="24"/>
          <w:lang w:val="en-ID"/>
        </w:rPr>
        <w:t>(Anggraini Dewi, 2022)</w:t>
      </w:r>
      <w:r w:rsidR="00B7063F" w:rsidRPr="00C00FF1">
        <w:rPr>
          <w:rFonts w:ascii="Times New Roman" w:hAnsi="Times New Roman" w:cs="Times New Roman"/>
          <w:sz w:val="24"/>
          <w:szCs w:val="24"/>
          <w:lang w:val="en-ID"/>
        </w:rPr>
        <w:fldChar w:fldCharType="end"/>
      </w:r>
      <w:r w:rsidR="005076BB" w:rsidRPr="00C00FF1">
        <w:rPr>
          <w:rFonts w:ascii="Times New Roman" w:hAnsi="Times New Roman" w:cs="Times New Roman"/>
          <w:sz w:val="24"/>
          <w:szCs w:val="24"/>
          <w:lang w:val="en-ID"/>
        </w:rPr>
        <w:t>.</w:t>
      </w:r>
    </w:p>
    <w:p w:rsidR="00BB39D9" w:rsidRPr="00C00FF1" w:rsidRDefault="00BB39D9" w:rsidP="00915B0E">
      <w:pPr>
        <w:pStyle w:val="ListParagraph"/>
        <w:spacing w:after="0" w:line="480" w:lineRule="auto"/>
        <w:ind w:left="0" w:firstLine="720"/>
        <w:jc w:val="both"/>
        <w:rPr>
          <w:rFonts w:ascii="Times New Roman" w:hAnsi="Times New Roman" w:cs="Times New Roman"/>
          <w:sz w:val="24"/>
          <w:szCs w:val="24"/>
          <w:lang w:val="en-ID"/>
        </w:rPr>
      </w:pPr>
      <w:r w:rsidRPr="00C00FF1">
        <w:rPr>
          <w:rFonts w:ascii="Times New Roman" w:hAnsi="Times New Roman" w:cs="Times New Roman"/>
          <w:sz w:val="24"/>
          <w:szCs w:val="24"/>
          <w:lang w:val="en-ID"/>
        </w:rPr>
        <w:t xml:space="preserve">Berdasarkan uraian diatas, maka penulis tertarik membuat sediaan minuman serbuk </w:t>
      </w:r>
      <w:r w:rsidRPr="00C00FF1">
        <w:rPr>
          <w:rFonts w:ascii="Times New Roman" w:hAnsi="Times New Roman" w:cs="Times New Roman"/>
          <w:i/>
          <w:sz w:val="24"/>
          <w:szCs w:val="24"/>
          <w:lang w:val="en-ID"/>
        </w:rPr>
        <w:t xml:space="preserve">effervescent </w:t>
      </w:r>
      <w:r w:rsidRPr="00C00FF1">
        <w:rPr>
          <w:rFonts w:ascii="Times New Roman" w:hAnsi="Times New Roman" w:cs="Times New Roman"/>
          <w:sz w:val="24"/>
          <w:szCs w:val="24"/>
          <w:lang w:val="en-ID"/>
        </w:rPr>
        <w:t>darisari buah pepaya (</w:t>
      </w:r>
      <w:r w:rsidRPr="00C00FF1">
        <w:rPr>
          <w:rFonts w:ascii="Times New Roman" w:hAnsi="Times New Roman" w:cs="Times New Roman"/>
          <w:i/>
          <w:sz w:val="24"/>
          <w:szCs w:val="24"/>
          <w:lang w:val="en-ID"/>
        </w:rPr>
        <w:t>Carica papaya</w:t>
      </w:r>
      <w:r w:rsidRPr="00C00FF1">
        <w:rPr>
          <w:rFonts w:ascii="Times New Roman" w:hAnsi="Times New Roman" w:cs="Times New Roman"/>
          <w:sz w:val="24"/>
          <w:szCs w:val="24"/>
          <w:lang w:val="en-ID"/>
        </w:rPr>
        <w:t xml:space="preserve"> L.) sebagai minuman penambah serat bagi tubuh. Dengan tujuan minuman ini dapat dikonsumsi dengan cara yang praktis dan mudah.</w:t>
      </w:r>
    </w:p>
    <w:p w:rsidR="005076BB" w:rsidRPr="00B15A45" w:rsidRDefault="006C4EB2" w:rsidP="00B15A45">
      <w:pPr>
        <w:pStyle w:val="Heading2"/>
        <w:spacing w:before="0" w:line="480" w:lineRule="auto"/>
        <w:rPr>
          <w:rFonts w:ascii="Times New Roman" w:hAnsi="Times New Roman" w:cs="Times New Roman"/>
          <w:color w:val="0D0D0D" w:themeColor="text1" w:themeTint="F2"/>
          <w:sz w:val="24"/>
          <w:szCs w:val="24"/>
          <w:lang w:val="en-ID"/>
        </w:rPr>
      </w:pPr>
      <w:bookmarkStart w:id="19" w:name="_Toc185257984"/>
      <w:r w:rsidRPr="00B15A45">
        <w:rPr>
          <w:rFonts w:ascii="Times New Roman" w:hAnsi="Times New Roman" w:cs="Times New Roman"/>
          <w:color w:val="0D0D0D" w:themeColor="text1" w:themeTint="F2"/>
          <w:sz w:val="24"/>
          <w:szCs w:val="24"/>
          <w:lang w:val="en-ID"/>
        </w:rPr>
        <w:t xml:space="preserve">1.2 </w:t>
      </w:r>
      <w:r w:rsidR="00915B0E" w:rsidRPr="00B15A45">
        <w:rPr>
          <w:rFonts w:ascii="Times New Roman" w:hAnsi="Times New Roman" w:cs="Times New Roman"/>
          <w:color w:val="0D0D0D" w:themeColor="text1" w:themeTint="F2"/>
          <w:sz w:val="24"/>
          <w:szCs w:val="24"/>
          <w:lang w:val="en-ID"/>
        </w:rPr>
        <w:tab/>
      </w:r>
      <w:r w:rsidR="005076BB" w:rsidRPr="00B15A45">
        <w:rPr>
          <w:rFonts w:ascii="Times New Roman" w:hAnsi="Times New Roman" w:cs="Times New Roman"/>
          <w:color w:val="0D0D0D" w:themeColor="text1" w:themeTint="F2"/>
          <w:sz w:val="24"/>
          <w:szCs w:val="24"/>
          <w:lang w:val="en-ID"/>
        </w:rPr>
        <w:t>Rumusan Masalah</w:t>
      </w:r>
      <w:bookmarkEnd w:id="19"/>
    </w:p>
    <w:p w:rsidR="005076BB" w:rsidRPr="006C4EB2" w:rsidRDefault="005076BB" w:rsidP="00915B0E">
      <w:pPr>
        <w:pStyle w:val="ListParagraph"/>
        <w:numPr>
          <w:ilvl w:val="0"/>
          <w:numId w:val="7"/>
        </w:numPr>
        <w:spacing w:after="0" w:line="480" w:lineRule="auto"/>
        <w:ind w:left="709" w:hanging="425"/>
        <w:jc w:val="both"/>
        <w:rPr>
          <w:rFonts w:ascii="Times New Roman" w:hAnsi="Times New Roman" w:cs="Times New Roman"/>
          <w:sz w:val="24"/>
          <w:szCs w:val="24"/>
          <w:lang w:val="en-ID"/>
        </w:rPr>
      </w:pPr>
      <w:r w:rsidRPr="006C4EB2">
        <w:rPr>
          <w:rFonts w:ascii="Times New Roman" w:hAnsi="Times New Roman" w:cs="Times New Roman"/>
          <w:color w:val="000000" w:themeColor="text1"/>
          <w:sz w:val="24"/>
          <w:szCs w:val="24"/>
        </w:rPr>
        <w:t xml:space="preserve">Apakah </w:t>
      </w:r>
      <w:r w:rsidR="00D16F19" w:rsidRPr="006C4EB2">
        <w:rPr>
          <w:rFonts w:ascii="Times New Roman" w:hAnsi="Times New Roman" w:cs="Times New Roman"/>
          <w:color w:val="000000" w:themeColor="text1"/>
          <w:sz w:val="24"/>
          <w:szCs w:val="24"/>
        </w:rPr>
        <w:t xml:space="preserve">Sari </w:t>
      </w:r>
      <w:r w:rsidRPr="006C4EB2">
        <w:rPr>
          <w:rFonts w:ascii="Times New Roman" w:hAnsi="Times New Roman" w:cs="Times New Roman"/>
          <w:color w:val="000000" w:themeColor="text1"/>
          <w:sz w:val="24"/>
          <w:szCs w:val="24"/>
        </w:rPr>
        <w:t>buah pepaya (</w:t>
      </w:r>
      <w:r w:rsidRPr="006C4EB2">
        <w:rPr>
          <w:rFonts w:ascii="Times New Roman" w:hAnsi="Times New Roman" w:cs="Times New Roman"/>
          <w:i/>
          <w:color w:val="000000" w:themeColor="text1"/>
          <w:sz w:val="24"/>
          <w:szCs w:val="24"/>
        </w:rPr>
        <w:t xml:space="preserve">Carica papaya </w:t>
      </w:r>
      <w:r w:rsidRPr="00E92CE6">
        <w:rPr>
          <w:rFonts w:ascii="Times New Roman" w:hAnsi="Times New Roman" w:cs="Times New Roman"/>
          <w:color w:val="000000" w:themeColor="text1"/>
          <w:sz w:val="24"/>
          <w:szCs w:val="24"/>
        </w:rPr>
        <w:t>L</w:t>
      </w:r>
      <w:r w:rsidRPr="006C4EB2">
        <w:rPr>
          <w:rFonts w:ascii="Times New Roman" w:hAnsi="Times New Roman" w:cs="Times New Roman"/>
          <w:i/>
          <w:color w:val="000000" w:themeColor="text1"/>
          <w:sz w:val="24"/>
          <w:szCs w:val="24"/>
        </w:rPr>
        <w:t xml:space="preserve">.) </w:t>
      </w:r>
      <w:r w:rsidRPr="006C4EB2">
        <w:rPr>
          <w:rFonts w:ascii="Times New Roman" w:hAnsi="Times New Roman" w:cs="Times New Roman"/>
          <w:color w:val="000000" w:themeColor="text1"/>
          <w:sz w:val="24"/>
          <w:szCs w:val="24"/>
        </w:rPr>
        <w:t xml:space="preserve">dapat </w:t>
      </w:r>
      <w:r w:rsidR="00D16F19" w:rsidRPr="006C4EB2">
        <w:rPr>
          <w:rFonts w:ascii="Times New Roman" w:hAnsi="Times New Roman" w:cs="Times New Roman"/>
          <w:color w:val="000000" w:themeColor="text1"/>
          <w:sz w:val="24"/>
          <w:szCs w:val="24"/>
        </w:rPr>
        <w:t xml:space="preserve">diformulasikan </w:t>
      </w:r>
      <w:r w:rsidRPr="006C4EB2">
        <w:rPr>
          <w:rFonts w:ascii="Times New Roman" w:hAnsi="Times New Roman" w:cs="Times New Roman"/>
          <w:color w:val="000000" w:themeColor="text1"/>
          <w:sz w:val="24"/>
          <w:szCs w:val="24"/>
        </w:rPr>
        <w:t xml:space="preserve">dalam bentuk sediaan serbuk </w:t>
      </w:r>
      <w:r w:rsidRPr="006C4EB2">
        <w:rPr>
          <w:rFonts w:ascii="Times New Roman" w:hAnsi="Times New Roman" w:cs="Times New Roman"/>
          <w:i/>
          <w:color w:val="000000" w:themeColor="text1"/>
          <w:sz w:val="24"/>
          <w:szCs w:val="24"/>
        </w:rPr>
        <w:t>effervescent</w:t>
      </w:r>
      <w:r w:rsidRPr="006C4EB2">
        <w:rPr>
          <w:rFonts w:ascii="Times New Roman" w:hAnsi="Times New Roman" w:cs="Times New Roman"/>
          <w:color w:val="000000" w:themeColor="text1"/>
          <w:sz w:val="24"/>
          <w:szCs w:val="24"/>
        </w:rPr>
        <w:t>?</w:t>
      </w:r>
    </w:p>
    <w:p w:rsidR="00D16F19" w:rsidRPr="006C4EB2" w:rsidRDefault="00D16F19" w:rsidP="00915B0E">
      <w:pPr>
        <w:pStyle w:val="ListParagraph"/>
        <w:numPr>
          <w:ilvl w:val="0"/>
          <w:numId w:val="7"/>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6C4EB2">
        <w:rPr>
          <w:rFonts w:ascii="Times New Roman" w:hAnsi="Times New Roman" w:cs="Times New Roman"/>
          <w:color w:val="000000" w:themeColor="text1"/>
          <w:sz w:val="24"/>
          <w:szCs w:val="24"/>
        </w:rPr>
        <w:t>Apakah dari ke</w:t>
      </w:r>
      <w:r w:rsidR="00E92CE6">
        <w:rPr>
          <w:rFonts w:ascii="Times New Roman" w:hAnsi="Times New Roman" w:cs="Times New Roman"/>
          <w:color w:val="000000" w:themeColor="text1"/>
          <w:sz w:val="24"/>
          <w:szCs w:val="24"/>
        </w:rPr>
        <w:t>empat formula</w:t>
      </w:r>
      <w:r w:rsidRPr="006C4EB2">
        <w:rPr>
          <w:rFonts w:ascii="Times New Roman" w:hAnsi="Times New Roman" w:cs="Times New Roman"/>
          <w:color w:val="000000" w:themeColor="text1"/>
          <w:sz w:val="24"/>
          <w:szCs w:val="24"/>
        </w:rPr>
        <w:t xml:space="preserve"> serbuk </w:t>
      </w:r>
      <w:r w:rsidRPr="006C4EB2">
        <w:rPr>
          <w:rFonts w:ascii="Times New Roman" w:hAnsi="Times New Roman" w:cs="Times New Roman"/>
          <w:i/>
          <w:color w:val="000000" w:themeColor="text1"/>
          <w:sz w:val="24"/>
          <w:szCs w:val="24"/>
        </w:rPr>
        <w:t>effervescent</w:t>
      </w:r>
      <w:r w:rsidR="005076BB" w:rsidRPr="006C4EB2">
        <w:rPr>
          <w:rFonts w:ascii="Times New Roman" w:hAnsi="Times New Roman" w:cs="Times New Roman"/>
          <w:color w:val="000000" w:themeColor="text1"/>
          <w:sz w:val="24"/>
          <w:szCs w:val="24"/>
        </w:rPr>
        <w:t xml:space="preserve"> sari buah pepaya (</w:t>
      </w:r>
      <w:r w:rsidR="005076BB" w:rsidRPr="006C4EB2">
        <w:rPr>
          <w:rFonts w:ascii="Times New Roman" w:hAnsi="Times New Roman" w:cs="Times New Roman"/>
          <w:i/>
          <w:color w:val="000000" w:themeColor="text1"/>
          <w:sz w:val="24"/>
          <w:szCs w:val="24"/>
        </w:rPr>
        <w:t xml:space="preserve">Carica papaya </w:t>
      </w:r>
      <w:r w:rsidR="005076BB" w:rsidRPr="00E92CE6">
        <w:rPr>
          <w:rFonts w:ascii="Times New Roman" w:hAnsi="Times New Roman" w:cs="Times New Roman"/>
          <w:color w:val="000000" w:themeColor="text1"/>
          <w:sz w:val="24"/>
          <w:szCs w:val="24"/>
        </w:rPr>
        <w:t>L</w:t>
      </w:r>
      <w:r w:rsidR="005076BB" w:rsidRPr="006C4EB2">
        <w:rPr>
          <w:rFonts w:ascii="Times New Roman" w:hAnsi="Times New Roman" w:cs="Times New Roman"/>
          <w:i/>
          <w:color w:val="000000" w:themeColor="text1"/>
          <w:sz w:val="24"/>
          <w:szCs w:val="24"/>
        </w:rPr>
        <w:t xml:space="preserve">.) </w:t>
      </w:r>
      <w:r w:rsidR="00E92CE6" w:rsidRPr="00E92CE6">
        <w:rPr>
          <w:rFonts w:ascii="Times New Roman" w:hAnsi="Times New Roman" w:cs="Times New Roman"/>
          <w:color w:val="000000" w:themeColor="text1"/>
          <w:sz w:val="24"/>
          <w:szCs w:val="24"/>
        </w:rPr>
        <w:t xml:space="preserve">memenuhi uji persyaratan evaluasi </w:t>
      </w:r>
      <w:r w:rsidR="00E92CE6">
        <w:rPr>
          <w:rFonts w:ascii="Times New Roman" w:hAnsi="Times New Roman" w:cs="Times New Roman"/>
          <w:color w:val="000000" w:themeColor="text1"/>
          <w:sz w:val="24"/>
          <w:szCs w:val="24"/>
        </w:rPr>
        <w:t>sedi</w:t>
      </w:r>
      <w:r w:rsidR="00E92CE6" w:rsidRPr="00E92CE6">
        <w:rPr>
          <w:rFonts w:ascii="Times New Roman" w:hAnsi="Times New Roman" w:cs="Times New Roman"/>
          <w:color w:val="000000" w:themeColor="text1"/>
          <w:sz w:val="24"/>
          <w:szCs w:val="24"/>
        </w:rPr>
        <w:t xml:space="preserve">aan serbuk </w:t>
      </w:r>
      <w:r w:rsidR="00E92CE6" w:rsidRPr="00E92CE6">
        <w:rPr>
          <w:rFonts w:ascii="Times New Roman" w:hAnsi="Times New Roman" w:cs="Times New Roman"/>
          <w:i/>
          <w:color w:val="000000" w:themeColor="text1"/>
          <w:sz w:val="24"/>
          <w:szCs w:val="24"/>
        </w:rPr>
        <w:t>effervescent</w:t>
      </w:r>
      <w:r w:rsidR="00E92CE6" w:rsidRPr="00E92CE6">
        <w:rPr>
          <w:rFonts w:ascii="Times New Roman" w:hAnsi="Times New Roman" w:cs="Times New Roman"/>
          <w:color w:val="000000" w:themeColor="text1"/>
          <w:sz w:val="24"/>
          <w:szCs w:val="24"/>
        </w:rPr>
        <w:t xml:space="preserve"> dan</w:t>
      </w:r>
      <w:r w:rsidRPr="006C4EB2">
        <w:rPr>
          <w:rFonts w:ascii="Times New Roman" w:hAnsi="Times New Roman" w:cs="Times New Roman"/>
          <w:color w:val="000000" w:themeColor="text1"/>
          <w:sz w:val="24"/>
          <w:szCs w:val="24"/>
        </w:rPr>
        <w:t>memilikikandungan serat kasar</w:t>
      </w:r>
      <w:r w:rsidR="00DD45A1" w:rsidRPr="006C4EB2">
        <w:rPr>
          <w:rFonts w:ascii="Times New Roman" w:hAnsi="Times New Roman" w:cs="Times New Roman"/>
          <w:color w:val="000000" w:themeColor="text1"/>
          <w:sz w:val="24"/>
          <w:szCs w:val="24"/>
        </w:rPr>
        <w:t xml:space="preserve"> yang baik untuk dikonsumsi</w:t>
      </w:r>
      <w:r w:rsidRPr="006C4EB2">
        <w:rPr>
          <w:rFonts w:ascii="Times New Roman" w:hAnsi="Times New Roman" w:cs="Times New Roman"/>
          <w:color w:val="000000" w:themeColor="text1"/>
          <w:sz w:val="24"/>
          <w:szCs w:val="24"/>
        </w:rPr>
        <w:t>?</w:t>
      </w:r>
    </w:p>
    <w:p w:rsidR="005076BB" w:rsidRPr="00B15A45" w:rsidRDefault="00915B0E" w:rsidP="00B15A45">
      <w:pPr>
        <w:pStyle w:val="Heading2"/>
        <w:spacing w:before="0" w:line="480" w:lineRule="auto"/>
        <w:rPr>
          <w:rFonts w:ascii="Times New Roman" w:hAnsi="Times New Roman" w:cs="Times New Roman"/>
          <w:color w:val="0D0D0D" w:themeColor="text1" w:themeTint="F2"/>
          <w:sz w:val="24"/>
          <w:szCs w:val="24"/>
        </w:rPr>
      </w:pPr>
      <w:bookmarkStart w:id="20" w:name="_Toc185257985"/>
      <w:r w:rsidRPr="00B15A45">
        <w:rPr>
          <w:rFonts w:ascii="Times New Roman" w:hAnsi="Times New Roman" w:cs="Times New Roman"/>
          <w:color w:val="0D0D0D" w:themeColor="text1" w:themeTint="F2"/>
          <w:sz w:val="24"/>
          <w:szCs w:val="24"/>
        </w:rPr>
        <w:t>1.3</w:t>
      </w:r>
      <w:r w:rsidRPr="00B15A45">
        <w:rPr>
          <w:rFonts w:ascii="Times New Roman" w:hAnsi="Times New Roman" w:cs="Times New Roman"/>
          <w:color w:val="0D0D0D" w:themeColor="text1" w:themeTint="F2"/>
          <w:sz w:val="24"/>
          <w:szCs w:val="24"/>
        </w:rPr>
        <w:tab/>
      </w:r>
      <w:r w:rsidR="005076BB" w:rsidRPr="00B15A45">
        <w:rPr>
          <w:rFonts w:ascii="Times New Roman" w:hAnsi="Times New Roman" w:cs="Times New Roman"/>
          <w:color w:val="0D0D0D" w:themeColor="text1" w:themeTint="F2"/>
          <w:sz w:val="24"/>
          <w:szCs w:val="24"/>
        </w:rPr>
        <w:t>Hipotesis</w:t>
      </w:r>
      <w:bookmarkEnd w:id="20"/>
    </w:p>
    <w:p w:rsidR="00D16F19" w:rsidRPr="006C4EB2" w:rsidRDefault="00DD45A1" w:rsidP="00915B0E">
      <w:pPr>
        <w:pStyle w:val="ListParagraph"/>
        <w:numPr>
          <w:ilvl w:val="0"/>
          <w:numId w:val="8"/>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6C4EB2">
        <w:rPr>
          <w:rFonts w:ascii="Times New Roman" w:hAnsi="Times New Roman" w:cs="Times New Roman"/>
          <w:color w:val="000000" w:themeColor="text1"/>
          <w:sz w:val="24"/>
          <w:szCs w:val="24"/>
        </w:rPr>
        <w:t>Sari buah pepaya (</w:t>
      </w:r>
      <w:r w:rsidRPr="006C4EB2">
        <w:rPr>
          <w:rFonts w:ascii="Times New Roman" w:hAnsi="Times New Roman" w:cs="Times New Roman"/>
          <w:i/>
          <w:color w:val="000000" w:themeColor="text1"/>
          <w:sz w:val="24"/>
          <w:szCs w:val="24"/>
        </w:rPr>
        <w:t xml:space="preserve">Carica papaya </w:t>
      </w:r>
      <w:r w:rsidRPr="00565138">
        <w:rPr>
          <w:rFonts w:ascii="Times New Roman" w:hAnsi="Times New Roman" w:cs="Times New Roman"/>
          <w:color w:val="000000" w:themeColor="text1"/>
          <w:sz w:val="24"/>
          <w:szCs w:val="24"/>
        </w:rPr>
        <w:t>L</w:t>
      </w:r>
      <w:r w:rsidRPr="006C4EB2">
        <w:rPr>
          <w:rFonts w:ascii="Times New Roman" w:hAnsi="Times New Roman" w:cs="Times New Roman"/>
          <w:i/>
          <w:color w:val="000000" w:themeColor="text1"/>
          <w:sz w:val="24"/>
          <w:szCs w:val="24"/>
        </w:rPr>
        <w:t xml:space="preserve">.) </w:t>
      </w:r>
      <w:r w:rsidRPr="006C4EB2">
        <w:rPr>
          <w:rFonts w:ascii="Times New Roman" w:hAnsi="Times New Roman" w:cs="Times New Roman"/>
          <w:color w:val="000000" w:themeColor="text1"/>
          <w:sz w:val="24"/>
          <w:szCs w:val="24"/>
        </w:rPr>
        <w:t xml:space="preserve">dapat diformulasikan dalam bentuk sediaan serbuk </w:t>
      </w:r>
      <w:r w:rsidRPr="006C4EB2">
        <w:rPr>
          <w:rFonts w:ascii="Times New Roman" w:hAnsi="Times New Roman" w:cs="Times New Roman"/>
          <w:i/>
          <w:color w:val="000000" w:themeColor="text1"/>
          <w:sz w:val="24"/>
          <w:szCs w:val="24"/>
        </w:rPr>
        <w:t>effervescent.</w:t>
      </w:r>
    </w:p>
    <w:p w:rsidR="00E92CE6" w:rsidRPr="00915B0E" w:rsidRDefault="00E92CE6" w:rsidP="00915B0E">
      <w:pPr>
        <w:pStyle w:val="ListParagraph"/>
        <w:numPr>
          <w:ilvl w:val="0"/>
          <w:numId w:val="8"/>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lastRenderedPageBreak/>
        <w:t>D</w:t>
      </w:r>
      <w:r w:rsidRPr="006C4EB2">
        <w:rPr>
          <w:rFonts w:ascii="Times New Roman" w:hAnsi="Times New Roman" w:cs="Times New Roman"/>
          <w:color w:val="000000" w:themeColor="text1"/>
          <w:sz w:val="24"/>
          <w:szCs w:val="24"/>
        </w:rPr>
        <w:t>ari ke</w:t>
      </w:r>
      <w:r>
        <w:rPr>
          <w:rFonts w:ascii="Times New Roman" w:hAnsi="Times New Roman" w:cs="Times New Roman"/>
          <w:color w:val="000000" w:themeColor="text1"/>
          <w:sz w:val="24"/>
          <w:szCs w:val="24"/>
        </w:rPr>
        <w:t>empat formula</w:t>
      </w:r>
      <w:r w:rsidRPr="006C4EB2">
        <w:rPr>
          <w:rFonts w:ascii="Times New Roman" w:hAnsi="Times New Roman" w:cs="Times New Roman"/>
          <w:color w:val="000000" w:themeColor="text1"/>
          <w:sz w:val="24"/>
          <w:szCs w:val="24"/>
        </w:rPr>
        <w:t xml:space="preserve"> serbuk </w:t>
      </w:r>
      <w:r w:rsidRPr="006C4EB2">
        <w:rPr>
          <w:rFonts w:ascii="Times New Roman" w:hAnsi="Times New Roman" w:cs="Times New Roman"/>
          <w:i/>
          <w:color w:val="000000" w:themeColor="text1"/>
          <w:sz w:val="24"/>
          <w:szCs w:val="24"/>
        </w:rPr>
        <w:t>effervescent</w:t>
      </w:r>
      <w:r w:rsidRPr="006C4EB2">
        <w:rPr>
          <w:rFonts w:ascii="Times New Roman" w:hAnsi="Times New Roman" w:cs="Times New Roman"/>
          <w:color w:val="000000" w:themeColor="text1"/>
          <w:sz w:val="24"/>
          <w:szCs w:val="24"/>
        </w:rPr>
        <w:t xml:space="preserve"> sari buah pepaya (</w:t>
      </w:r>
      <w:r w:rsidRPr="006C4EB2">
        <w:rPr>
          <w:rFonts w:ascii="Times New Roman" w:hAnsi="Times New Roman" w:cs="Times New Roman"/>
          <w:i/>
          <w:color w:val="000000" w:themeColor="text1"/>
          <w:sz w:val="24"/>
          <w:szCs w:val="24"/>
        </w:rPr>
        <w:t xml:space="preserve">Carica papaya </w:t>
      </w:r>
      <w:r w:rsidRPr="00E92CE6">
        <w:rPr>
          <w:rFonts w:ascii="Times New Roman" w:hAnsi="Times New Roman" w:cs="Times New Roman"/>
          <w:color w:val="000000" w:themeColor="text1"/>
          <w:sz w:val="24"/>
          <w:szCs w:val="24"/>
        </w:rPr>
        <w:t>L</w:t>
      </w:r>
      <w:r w:rsidRPr="006C4EB2">
        <w:rPr>
          <w:rFonts w:ascii="Times New Roman" w:hAnsi="Times New Roman" w:cs="Times New Roman"/>
          <w:i/>
          <w:color w:val="000000" w:themeColor="text1"/>
          <w:sz w:val="24"/>
          <w:szCs w:val="24"/>
        </w:rPr>
        <w:t xml:space="preserve">.) </w:t>
      </w:r>
      <w:r w:rsidRPr="00E92CE6">
        <w:rPr>
          <w:rFonts w:ascii="Times New Roman" w:hAnsi="Times New Roman" w:cs="Times New Roman"/>
          <w:color w:val="000000" w:themeColor="text1"/>
          <w:sz w:val="24"/>
          <w:szCs w:val="24"/>
        </w:rPr>
        <w:t xml:space="preserve">memenuhi uji persyaratan evaluasi </w:t>
      </w:r>
      <w:r>
        <w:rPr>
          <w:rFonts w:ascii="Times New Roman" w:hAnsi="Times New Roman" w:cs="Times New Roman"/>
          <w:color w:val="000000" w:themeColor="text1"/>
          <w:sz w:val="24"/>
          <w:szCs w:val="24"/>
        </w:rPr>
        <w:t>sedi</w:t>
      </w:r>
      <w:r w:rsidRPr="00E92CE6">
        <w:rPr>
          <w:rFonts w:ascii="Times New Roman" w:hAnsi="Times New Roman" w:cs="Times New Roman"/>
          <w:color w:val="000000" w:themeColor="text1"/>
          <w:sz w:val="24"/>
          <w:szCs w:val="24"/>
        </w:rPr>
        <w:t>aan serbuk</w:t>
      </w:r>
      <w:r w:rsidRPr="00E92CE6">
        <w:rPr>
          <w:rFonts w:ascii="Times New Roman" w:hAnsi="Times New Roman" w:cs="Times New Roman"/>
          <w:i/>
          <w:color w:val="000000" w:themeColor="text1"/>
          <w:sz w:val="24"/>
          <w:szCs w:val="24"/>
        </w:rPr>
        <w:t xml:space="preserve"> effervescent</w:t>
      </w:r>
      <w:r w:rsidRPr="00E92CE6">
        <w:rPr>
          <w:rFonts w:ascii="Times New Roman" w:hAnsi="Times New Roman" w:cs="Times New Roman"/>
          <w:color w:val="000000" w:themeColor="text1"/>
          <w:sz w:val="24"/>
          <w:szCs w:val="24"/>
        </w:rPr>
        <w:t xml:space="preserve"> dan</w:t>
      </w:r>
      <w:r w:rsidRPr="006C4EB2">
        <w:rPr>
          <w:rFonts w:ascii="Times New Roman" w:hAnsi="Times New Roman" w:cs="Times New Roman"/>
          <w:color w:val="000000" w:themeColor="text1"/>
          <w:sz w:val="24"/>
          <w:szCs w:val="24"/>
        </w:rPr>
        <w:t>memiliki kandungan serat kasar yang baik untuk dikonsumsi?</w:t>
      </w:r>
    </w:p>
    <w:p w:rsidR="00915B0E" w:rsidRPr="00915B0E" w:rsidRDefault="00915B0E" w:rsidP="00915B0E">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16F19" w:rsidRPr="00B15A45" w:rsidRDefault="00C40625" w:rsidP="00B15A45">
      <w:pPr>
        <w:pStyle w:val="Heading2"/>
        <w:spacing w:before="0" w:line="480" w:lineRule="auto"/>
        <w:rPr>
          <w:rFonts w:ascii="Times New Roman" w:hAnsi="Times New Roman" w:cs="Times New Roman"/>
          <w:color w:val="0D0D0D" w:themeColor="text1" w:themeTint="F2"/>
          <w:sz w:val="24"/>
          <w:szCs w:val="24"/>
        </w:rPr>
      </w:pPr>
      <w:bookmarkStart w:id="21" w:name="_Toc185257986"/>
      <w:r w:rsidRPr="00B15A45">
        <w:rPr>
          <w:rFonts w:ascii="Times New Roman" w:hAnsi="Times New Roman" w:cs="Times New Roman"/>
          <w:color w:val="0D0D0D" w:themeColor="text1" w:themeTint="F2"/>
          <w:sz w:val="24"/>
          <w:szCs w:val="24"/>
        </w:rPr>
        <w:t xml:space="preserve">1.4 </w:t>
      </w:r>
      <w:r w:rsidR="00915B0E" w:rsidRPr="00B15A45">
        <w:rPr>
          <w:rFonts w:ascii="Times New Roman" w:hAnsi="Times New Roman" w:cs="Times New Roman"/>
          <w:color w:val="0D0D0D" w:themeColor="text1" w:themeTint="F2"/>
          <w:sz w:val="24"/>
          <w:szCs w:val="24"/>
        </w:rPr>
        <w:tab/>
      </w:r>
      <w:r w:rsidR="00D16F19" w:rsidRPr="00B15A45">
        <w:rPr>
          <w:rFonts w:ascii="Times New Roman" w:hAnsi="Times New Roman" w:cs="Times New Roman"/>
          <w:color w:val="0D0D0D" w:themeColor="text1" w:themeTint="F2"/>
          <w:sz w:val="24"/>
          <w:szCs w:val="24"/>
        </w:rPr>
        <w:t>Tujuan Penelitian</w:t>
      </w:r>
      <w:bookmarkEnd w:id="21"/>
    </w:p>
    <w:p w:rsidR="00C40625" w:rsidRPr="00C40625" w:rsidRDefault="003E2307" w:rsidP="00915B0E">
      <w:pPr>
        <w:pStyle w:val="ListParagraph"/>
        <w:numPr>
          <w:ilvl w:val="0"/>
          <w:numId w:val="1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40625">
        <w:rPr>
          <w:rFonts w:ascii="Times New Roman" w:hAnsi="Times New Roman" w:cs="Times New Roman"/>
          <w:color w:val="000000" w:themeColor="text1"/>
          <w:sz w:val="24"/>
          <w:szCs w:val="24"/>
        </w:rPr>
        <w:t xml:space="preserve">Untuk mengetahui apakah </w:t>
      </w:r>
      <w:r w:rsidR="00DD45A1" w:rsidRPr="00C40625">
        <w:rPr>
          <w:rFonts w:ascii="Times New Roman" w:hAnsi="Times New Roman" w:cs="Times New Roman"/>
          <w:color w:val="000000" w:themeColor="text1"/>
          <w:sz w:val="24"/>
          <w:szCs w:val="24"/>
        </w:rPr>
        <w:t>Sari buah pepaya (</w:t>
      </w:r>
      <w:r w:rsidR="00DD45A1" w:rsidRPr="00C40625">
        <w:rPr>
          <w:rFonts w:ascii="Times New Roman" w:hAnsi="Times New Roman" w:cs="Times New Roman"/>
          <w:i/>
          <w:color w:val="000000" w:themeColor="text1"/>
          <w:sz w:val="24"/>
          <w:szCs w:val="24"/>
        </w:rPr>
        <w:t xml:space="preserve">Carica papaya </w:t>
      </w:r>
      <w:r w:rsidR="00DD45A1" w:rsidRPr="00565138">
        <w:rPr>
          <w:rFonts w:ascii="Times New Roman" w:hAnsi="Times New Roman" w:cs="Times New Roman"/>
          <w:color w:val="000000" w:themeColor="text1"/>
          <w:sz w:val="24"/>
          <w:szCs w:val="24"/>
        </w:rPr>
        <w:t>L</w:t>
      </w:r>
      <w:r w:rsidR="00DD45A1" w:rsidRPr="00C40625">
        <w:rPr>
          <w:rFonts w:ascii="Times New Roman" w:hAnsi="Times New Roman" w:cs="Times New Roman"/>
          <w:i/>
          <w:color w:val="000000" w:themeColor="text1"/>
          <w:sz w:val="24"/>
          <w:szCs w:val="24"/>
        </w:rPr>
        <w:t xml:space="preserve">.) </w:t>
      </w:r>
      <w:r w:rsidR="00DD45A1" w:rsidRPr="00C40625">
        <w:rPr>
          <w:rFonts w:ascii="Times New Roman" w:hAnsi="Times New Roman" w:cs="Times New Roman"/>
          <w:color w:val="000000" w:themeColor="text1"/>
          <w:sz w:val="24"/>
          <w:szCs w:val="24"/>
        </w:rPr>
        <w:t xml:space="preserve">dapat diformulasikan dalam bentuk sediaan serbuk </w:t>
      </w:r>
      <w:r w:rsidR="00DD45A1" w:rsidRPr="00C40625">
        <w:rPr>
          <w:rFonts w:ascii="Times New Roman" w:hAnsi="Times New Roman" w:cs="Times New Roman"/>
          <w:i/>
          <w:color w:val="000000" w:themeColor="text1"/>
          <w:sz w:val="24"/>
          <w:szCs w:val="24"/>
        </w:rPr>
        <w:t>effervescent.</w:t>
      </w:r>
    </w:p>
    <w:p w:rsidR="00DD659A" w:rsidRPr="00C40625" w:rsidRDefault="00DD45A1" w:rsidP="00915B0E">
      <w:pPr>
        <w:pStyle w:val="ListParagraph"/>
        <w:numPr>
          <w:ilvl w:val="0"/>
          <w:numId w:val="1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40625">
        <w:rPr>
          <w:rFonts w:ascii="Times New Roman" w:hAnsi="Times New Roman" w:cs="Times New Roman"/>
          <w:color w:val="000000" w:themeColor="text1"/>
          <w:sz w:val="24"/>
          <w:szCs w:val="24"/>
        </w:rPr>
        <w:t xml:space="preserve">Untuk mengetahui </w:t>
      </w:r>
      <w:r w:rsidR="00E92CE6" w:rsidRPr="00C40625">
        <w:rPr>
          <w:rFonts w:ascii="Times New Roman" w:hAnsi="Times New Roman" w:cs="Times New Roman"/>
          <w:color w:val="000000" w:themeColor="text1"/>
          <w:sz w:val="24"/>
          <w:szCs w:val="24"/>
        </w:rPr>
        <w:t xml:space="preserve">Dari keempat formula serbuk </w:t>
      </w:r>
      <w:r w:rsidR="00E92CE6" w:rsidRPr="00C40625">
        <w:rPr>
          <w:rFonts w:ascii="Times New Roman" w:hAnsi="Times New Roman" w:cs="Times New Roman"/>
          <w:i/>
          <w:color w:val="000000" w:themeColor="text1"/>
          <w:sz w:val="24"/>
          <w:szCs w:val="24"/>
        </w:rPr>
        <w:t>effervescent</w:t>
      </w:r>
      <w:r w:rsidR="00E92CE6" w:rsidRPr="00C40625">
        <w:rPr>
          <w:rFonts w:ascii="Times New Roman" w:hAnsi="Times New Roman" w:cs="Times New Roman"/>
          <w:color w:val="000000" w:themeColor="text1"/>
          <w:sz w:val="24"/>
          <w:szCs w:val="24"/>
        </w:rPr>
        <w:t xml:space="preserve"> sari buah pepaya (</w:t>
      </w:r>
      <w:r w:rsidR="00E92CE6" w:rsidRPr="00C40625">
        <w:rPr>
          <w:rFonts w:ascii="Times New Roman" w:hAnsi="Times New Roman" w:cs="Times New Roman"/>
          <w:i/>
          <w:color w:val="000000" w:themeColor="text1"/>
          <w:sz w:val="24"/>
          <w:szCs w:val="24"/>
        </w:rPr>
        <w:t xml:space="preserve">Carica papaya </w:t>
      </w:r>
      <w:r w:rsidR="00E92CE6" w:rsidRPr="00C40625">
        <w:rPr>
          <w:rFonts w:ascii="Times New Roman" w:hAnsi="Times New Roman" w:cs="Times New Roman"/>
          <w:color w:val="000000" w:themeColor="text1"/>
          <w:sz w:val="24"/>
          <w:szCs w:val="24"/>
        </w:rPr>
        <w:t>L</w:t>
      </w:r>
      <w:r w:rsidR="00E92CE6" w:rsidRPr="00C40625">
        <w:rPr>
          <w:rFonts w:ascii="Times New Roman" w:hAnsi="Times New Roman" w:cs="Times New Roman"/>
          <w:i/>
          <w:color w:val="000000" w:themeColor="text1"/>
          <w:sz w:val="24"/>
          <w:szCs w:val="24"/>
        </w:rPr>
        <w:t xml:space="preserve">.) </w:t>
      </w:r>
      <w:r w:rsidR="00E92CE6" w:rsidRPr="00C40625">
        <w:rPr>
          <w:rFonts w:ascii="Times New Roman" w:hAnsi="Times New Roman" w:cs="Times New Roman"/>
          <w:color w:val="000000" w:themeColor="text1"/>
          <w:sz w:val="24"/>
          <w:szCs w:val="24"/>
        </w:rPr>
        <w:t>memenuhi uji persyaratan evaluasi sediaan serbuk</w:t>
      </w:r>
      <w:r w:rsidR="00E92CE6" w:rsidRPr="00C40625">
        <w:rPr>
          <w:rFonts w:ascii="Times New Roman" w:hAnsi="Times New Roman" w:cs="Times New Roman"/>
          <w:i/>
          <w:color w:val="000000" w:themeColor="text1"/>
          <w:sz w:val="24"/>
          <w:szCs w:val="24"/>
        </w:rPr>
        <w:t xml:space="preserve"> effervescent</w:t>
      </w:r>
      <w:r w:rsidR="00E92CE6" w:rsidRPr="00C40625">
        <w:rPr>
          <w:rFonts w:ascii="Times New Roman" w:hAnsi="Times New Roman" w:cs="Times New Roman"/>
          <w:color w:val="000000" w:themeColor="text1"/>
          <w:sz w:val="24"/>
          <w:szCs w:val="24"/>
        </w:rPr>
        <w:t xml:space="preserve"> danmemiliki kandungan serat kasar yang baik untuk dikonsumsi. </w:t>
      </w:r>
    </w:p>
    <w:p w:rsidR="003E2307" w:rsidRPr="00B15A45" w:rsidRDefault="00C40625" w:rsidP="00B15A45">
      <w:pPr>
        <w:pStyle w:val="Heading2"/>
        <w:spacing w:before="0" w:line="480" w:lineRule="auto"/>
        <w:rPr>
          <w:rFonts w:ascii="Times New Roman" w:hAnsi="Times New Roman" w:cs="Times New Roman"/>
          <w:color w:val="0D0D0D" w:themeColor="text1" w:themeTint="F2"/>
          <w:sz w:val="24"/>
          <w:szCs w:val="24"/>
        </w:rPr>
      </w:pPr>
      <w:bookmarkStart w:id="22" w:name="_Toc185257987"/>
      <w:r w:rsidRPr="00B15A45">
        <w:rPr>
          <w:rFonts w:ascii="Times New Roman" w:hAnsi="Times New Roman" w:cs="Times New Roman"/>
          <w:color w:val="0D0D0D" w:themeColor="text1" w:themeTint="F2"/>
          <w:sz w:val="24"/>
          <w:szCs w:val="24"/>
        </w:rPr>
        <w:t>1.5</w:t>
      </w:r>
      <w:r w:rsidR="00915B0E" w:rsidRPr="00B15A45">
        <w:rPr>
          <w:rFonts w:ascii="Times New Roman" w:hAnsi="Times New Roman" w:cs="Times New Roman"/>
          <w:color w:val="0D0D0D" w:themeColor="text1" w:themeTint="F2"/>
          <w:sz w:val="24"/>
          <w:szCs w:val="24"/>
        </w:rPr>
        <w:tab/>
      </w:r>
      <w:r w:rsidR="003E2307" w:rsidRPr="00B15A45">
        <w:rPr>
          <w:rFonts w:ascii="Times New Roman" w:hAnsi="Times New Roman" w:cs="Times New Roman"/>
          <w:color w:val="0D0D0D" w:themeColor="text1" w:themeTint="F2"/>
          <w:sz w:val="24"/>
          <w:szCs w:val="24"/>
        </w:rPr>
        <w:t>Manfaat Penelitian</w:t>
      </w:r>
      <w:bookmarkEnd w:id="22"/>
    </w:p>
    <w:p w:rsidR="003E2307" w:rsidRPr="00C00FF1" w:rsidRDefault="003E2307" w:rsidP="00915B0E">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Penelitian ini diha</w:t>
      </w:r>
      <w:r w:rsidR="00760489" w:rsidRPr="00C00FF1">
        <w:rPr>
          <w:rFonts w:ascii="Times New Roman" w:hAnsi="Times New Roman" w:cs="Times New Roman"/>
          <w:color w:val="000000" w:themeColor="text1"/>
          <w:sz w:val="24"/>
          <w:szCs w:val="24"/>
        </w:rPr>
        <w:t>rapkan dapat memanfaatkan</w:t>
      </w:r>
      <w:r w:rsidRPr="00C00FF1">
        <w:rPr>
          <w:rFonts w:ascii="Times New Roman" w:hAnsi="Times New Roman" w:cs="Times New Roman"/>
          <w:color w:val="000000" w:themeColor="text1"/>
          <w:sz w:val="24"/>
          <w:szCs w:val="24"/>
        </w:rPr>
        <w:t xml:space="preserve"> buah pepaya sebagai minuman kesehatan</w:t>
      </w:r>
      <w:r w:rsidR="00760489" w:rsidRPr="00C00FF1">
        <w:rPr>
          <w:rFonts w:ascii="Times New Roman" w:hAnsi="Times New Roman" w:cs="Times New Roman"/>
          <w:color w:val="000000" w:themeColor="text1"/>
          <w:sz w:val="24"/>
          <w:szCs w:val="24"/>
        </w:rPr>
        <w:t xml:space="preserve"> penambah serat dalam sediaan </w:t>
      </w:r>
      <w:r w:rsidR="009D08B7" w:rsidRPr="00C00FF1">
        <w:rPr>
          <w:rFonts w:ascii="Times New Roman" w:hAnsi="Times New Roman" w:cs="Times New Roman"/>
          <w:color w:val="000000" w:themeColor="text1"/>
          <w:sz w:val="24"/>
          <w:szCs w:val="24"/>
        </w:rPr>
        <w:t xml:space="preserve">serbuk </w:t>
      </w:r>
      <w:r w:rsidRPr="00C00FF1">
        <w:rPr>
          <w:rFonts w:ascii="Times New Roman" w:hAnsi="Times New Roman" w:cs="Times New Roman"/>
          <w:i/>
          <w:color w:val="000000" w:themeColor="text1"/>
          <w:sz w:val="24"/>
          <w:szCs w:val="24"/>
        </w:rPr>
        <w:t>effervescent</w:t>
      </w:r>
      <w:r w:rsidR="00760489" w:rsidRPr="00C00FF1">
        <w:rPr>
          <w:rFonts w:ascii="Times New Roman" w:hAnsi="Times New Roman" w:cs="Times New Roman"/>
          <w:color w:val="000000" w:themeColor="text1"/>
          <w:sz w:val="24"/>
          <w:szCs w:val="24"/>
        </w:rPr>
        <w:t>.Dan untuk meningkatkan daya dan hasil guna dari buah pepaya.Selain itu juga dapat memberikan serat tambahan bagi masyarakat.</w:t>
      </w:r>
    </w:p>
    <w:p w:rsidR="00760489" w:rsidRPr="00C00FF1" w:rsidRDefault="00760489" w:rsidP="008222F2">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p>
    <w:p w:rsidR="00760489" w:rsidRPr="00C00FF1" w:rsidRDefault="00760489" w:rsidP="008222F2">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p>
    <w:p w:rsidR="00760489" w:rsidRPr="00C00FF1" w:rsidRDefault="00760489" w:rsidP="008222F2">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p>
    <w:p w:rsidR="00760489" w:rsidRPr="00C00FF1" w:rsidRDefault="00760489" w:rsidP="008222F2">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p>
    <w:p w:rsidR="00760489" w:rsidRPr="00C00FF1" w:rsidRDefault="00760489" w:rsidP="008222F2">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p>
    <w:p w:rsidR="00386843" w:rsidRPr="00C00FF1" w:rsidRDefault="00386843"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17686D" w:rsidRPr="00C00FF1" w:rsidRDefault="0017686D"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9100A8" w:rsidRDefault="009100A8"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05376B" w:rsidRDefault="0005376B"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05376B" w:rsidRDefault="0005376B"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05376B" w:rsidRDefault="0005376B"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05376B" w:rsidRDefault="0005376B"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p>
    <w:p w:rsidR="00760489" w:rsidRPr="00B15A45" w:rsidRDefault="00C47129" w:rsidP="00B15A45">
      <w:pPr>
        <w:pStyle w:val="Heading2"/>
        <w:spacing w:before="0" w:line="480" w:lineRule="auto"/>
        <w:rPr>
          <w:rFonts w:ascii="Times New Roman" w:hAnsi="Times New Roman" w:cs="Times New Roman"/>
          <w:color w:val="0D0D0D" w:themeColor="text1" w:themeTint="F2"/>
          <w:sz w:val="24"/>
          <w:szCs w:val="24"/>
          <w:lang w:val="fi-FI"/>
        </w:rPr>
      </w:pPr>
      <w:bookmarkStart w:id="23" w:name="_Toc185257988"/>
      <w:r w:rsidRPr="00B15A45">
        <w:rPr>
          <w:rFonts w:ascii="Times New Roman" w:hAnsi="Times New Roman" w:cs="Times New Roman"/>
          <w:color w:val="0D0D0D" w:themeColor="text1" w:themeTint="F2"/>
          <w:sz w:val="24"/>
          <w:szCs w:val="24"/>
          <w:lang w:val="fi-FI"/>
        </w:rPr>
        <w:t>1.</w:t>
      </w:r>
      <w:r w:rsidR="00C40625" w:rsidRPr="00B15A45">
        <w:rPr>
          <w:rFonts w:ascii="Times New Roman" w:hAnsi="Times New Roman" w:cs="Times New Roman"/>
          <w:color w:val="0D0D0D" w:themeColor="text1" w:themeTint="F2"/>
          <w:sz w:val="24"/>
          <w:szCs w:val="24"/>
          <w:lang w:val="fi-FI"/>
        </w:rPr>
        <w:t>6</w:t>
      </w:r>
      <w:r w:rsidR="00915B0E" w:rsidRPr="00B15A45">
        <w:rPr>
          <w:rFonts w:ascii="Times New Roman" w:hAnsi="Times New Roman" w:cs="Times New Roman"/>
          <w:color w:val="0D0D0D" w:themeColor="text1" w:themeTint="F2"/>
          <w:sz w:val="24"/>
          <w:szCs w:val="24"/>
          <w:lang w:val="fi-FI"/>
        </w:rPr>
        <w:tab/>
      </w:r>
      <w:r w:rsidR="00760489" w:rsidRPr="00B15A45">
        <w:rPr>
          <w:rFonts w:ascii="Times New Roman" w:hAnsi="Times New Roman" w:cs="Times New Roman"/>
          <w:color w:val="0D0D0D" w:themeColor="text1" w:themeTint="F2"/>
          <w:sz w:val="24"/>
          <w:szCs w:val="24"/>
          <w:lang w:val="fi-FI"/>
        </w:rPr>
        <w:t>Kerangka Fikir Penelitian</w:t>
      </w:r>
      <w:bookmarkEnd w:id="23"/>
    </w:p>
    <w:p w:rsidR="0005376B" w:rsidRPr="007E42A7" w:rsidRDefault="0005376B" w:rsidP="00915B0E">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 xml:space="preserve">Adapun kerangka piker penelitian saya dapat dilihat pada gambar 1.1 berikut: </w:t>
      </w:r>
    </w:p>
    <w:p w:rsidR="00DF2C77" w:rsidRDefault="00760489"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C47129">
        <w:rPr>
          <w:rFonts w:ascii="Times New Roman" w:hAnsi="Times New Roman" w:cs="Times New Roman"/>
          <w:b/>
          <w:color w:val="000000" w:themeColor="text1"/>
          <w:sz w:val="24"/>
          <w:szCs w:val="24"/>
        </w:rPr>
        <w:t>Variabel Bebas</w:t>
      </w:r>
      <w:r w:rsidRPr="00C47129">
        <w:rPr>
          <w:rFonts w:ascii="Times New Roman" w:hAnsi="Times New Roman" w:cs="Times New Roman"/>
          <w:b/>
          <w:color w:val="000000" w:themeColor="text1"/>
          <w:sz w:val="24"/>
          <w:szCs w:val="24"/>
        </w:rPr>
        <w:tab/>
        <w:t>Variabel Terikat</w:t>
      </w:r>
      <w:r w:rsidRPr="00C47129">
        <w:rPr>
          <w:rFonts w:ascii="Times New Roman" w:hAnsi="Times New Roman" w:cs="Times New Roman"/>
          <w:b/>
          <w:color w:val="000000" w:themeColor="text1"/>
          <w:sz w:val="24"/>
          <w:szCs w:val="24"/>
        </w:rPr>
        <w:tab/>
      </w:r>
      <w:r w:rsidR="0017099D">
        <w:rPr>
          <w:rFonts w:ascii="Times New Roman" w:hAnsi="Times New Roman" w:cs="Times New Roman"/>
          <w:b/>
          <w:color w:val="000000" w:themeColor="text1"/>
          <w:sz w:val="24"/>
          <w:szCs w:val="24"/>
        </w:rPr>
        <w:tab/>
      </w:r>
      <w:r w:rsidRPr="00C47129">
        <w:rPr>
          <w:rFonts w:ascii="Times New Roman" w:hAnsi="Times New Roman" w:cs="Times New Roman"/>
          <w:b/>
          <w:color w:val="000000" w:themeColor="text1"/>
          <w:sz w:val="24"/>
          <w:szCs w:val="24"/>
        </w:rPr>
        <w:tab/>
        <w:t>Parameter</w:t>
      </w:r>
    </w:p>
    <w:p w:rsidR="00DF2C77" w:rsidRDefault="00B7063F"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pict>
          <v:group id="Group 162" o:spid="_x0000_s1026" style="position:absolute;left:0;text-align:left;margin-left:2.15pt;margin-top:6.3pt;width:396.1pt;height:396.65pt;z-index:251908096" coordsize="50306,50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">
            <v:rect id="Rectangle 112" o:spid="_x0000_s1027" style="position:absolute;left:36416;top:29817;width:13215;height:57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B1ncIA&#10;AADcAAAADwAAAGRycy9kb3ducmV2LnhtbERP32vCMBB+H+x/CCfsbaYVFFeNIgO3vcmqTB+P5toU&#10;m0tJotb/3gwGe7uP7+ct14PtxJV8aB0ryMcZCOLK6ZYbBYf99nUOIkRkjZ1jUnCnAOvV89MSC+1u&#10;/E3XMjYihXAoUIGJsS+kDJUhi2HseuLE1c5bjAn6RmqPtxRuOznJspm02HJqMNjTu6HqXF6sgo+8&#10;PN69meZvwdT16WdGh8/dRamX0bBZgIg0xH/xn/tLp/nzKfw+ky6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kHWdwgAAANwAAAAPAAAAAAAAAAAAAAAAAJgCAABkcnMvZG93&#10;bnJldi54bWxQSwUGAAAAAAQABAD1AAAAhwMAAAAA&#10;" fillcolor="white [3201]" strokecolor="black [3213]" strokeweight="1.5pt">
              <v:textbox>
                <w:txbxContent>
                  <w:p w:rsidR="00D122BC" w:rsidRPr="00BB39D9" w:rsidRDefault="00D122BC" w:rsidP="00C47129">
                    <w:pPr>
                      <w:jc w:val="center"/>
                      <w:rPr>
                        <w:rFonts w:ascii="Times New Roman" w:hAnsi="Times New Roman" w:cs="Times New Roman"/>
                        <w:sz w:val="24"/>
                        <w:lang w:val="en-ID"/>
                      </w:rPr>
                    </w:pPr>
                    <w:r w:rsidRPr="00C00FF1">
                      <w:rPr>
                        <w:rFonts w:ascii="Times New Roman" w:hAnsi="Times New Roman" w:cs="Times New Roman"/>
                        <w:color w:val="000000" w:themeColor="text1"/>
                        <w:sz w:val="24"/>
                        <w:szCs w:val="24"/>
                      </w:rPr>
                      <w:t>Hedonik (Kesukaan)</w:t>
                    </w:r>
                  </w:p>
                </w:txbxContent>
              </v:textbox>
            </v:rect>
            <v:line id="Straight Connector 3" o:spid="_x0000_s1028" style="position:absolute;visibility:visible" from="33554,18367" to="33554,44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8+a8QAAADcAAAADwAAAGRycy9kb3ducmV2LnhtbERPTWvCQBC9C/6HZYTedGMLQaKriFLQ&#10;Hkq1gh7H7JhEs7Nhd5uk/75bKPQ2j/c5i1VvatGS85VlBdNJAoI4t7riQsHp83U8A+EDssbaMin4&#10;Jg+r5XCwwEzbjg/UHkMhYgj7DBWUITSZlD4vyaCf2IY4cjfrDIYIXSG1wy6Gm1o+J0kqDVYcG0ps&#10;aFNS/jh+GQXvLx9pu96/7frzPr3m28P1cu+cUk+jfj0HEagP/+I/907H+bMU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jz5rxAAAANwAAAAPAAAAAAAAAAAA&#10;AAAAAKECAABkcnMvZG93bnJldi54bWxQSwUGAAAAAAQABAD5AAAAkgMAAAAA&#10;"/>
            <v:shapetype id="_x0000_t32" coordsize="21600,21600" o:spt="32" o:oned="t" path="m,l21600,21600e" filled="f">
              <v:path arrowok="t" fillok="f" o:connecttype="none"/>
              <o:lock v:ext="edit" shapetype="t"/>
            </v:shapetype>
            <v:shape id="Straight Arrow Connector 10" o:spid="_x0000_s1029" type="#_x0000_t32" style="position:absolute;left:33713;top:18367;width:238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Ewa8IAAADcAAAADwAAAGRycy9kb3ducmV2LnhtbERP32vCMBB+H/g/hBN8m6mCW+mMoqJj&#10;IAPttvejOdtqcylJ1Lq/3gwGvt3H9/Om88404kLO15YVjIYJCOLC6ppLBd9fm+cUhA/IGhvLpOBG&#10;Huaz3tMUM22vvKdLHkoRQ9hnqKAKoc2k9EVFBv3QtsSRO1hnMEToSqkdXmO4aeQ4SV6kwZpjQ4Ut&#10;rSoqTvnZKLDLw1n/TOwydZ9Fvt7J4237/qvUoN8t3kAE6sJD/O/+0HF++gp/z8QL5Ow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2Ewa8IAAADcAAAADwAAAAAAAAAAAAAA&#10;AAChAgAAZHJzL2Rvd25yZXYueG1sUEsFBgAAAAAEAAQA+QAAAJADAAAAAA==&#10;" strokecolor="windowText">
              <v:stroke endarrow="open"/>
            </v:shape>
            <v:shape id="Straight Arrow Connector 11" o:spid="_x0000_s1030" type="#_x0000_t32" style="position:absolute;left:33713;top:32600;width:238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kGcUAAADcAAAADwAAAGRycy9kb3ducmV2LnhtbESPQWvCQBCF74X+h2UK3uqmBUuIrqKl&#10;SqEU2lTvQ3ZMotnZsLtq7K/vHAreZnhv3vtmthhcp84UYuvZwNM4A0VcedtybWD7s37MQcWEbLHz&#10;TAauFGExv7+bYWH9hb/pXKZaSQjHAg00KfWF1rFqyGEc+55YtL0PDpOsodY24EXCXaefs+xFO2xZ&#10;Ghrs6bWh6lienAG/2p/sbuJXefisyrcvfbh+bH6NGT0MyymoREO6mf+v363g50Irz8gEe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6kGcUAAADcAAAADwAAAAAAAAAA&#10;AAAAAAChAgAAZHJzL2Rvd25yZXYueG1sUEsFBgAAAAAEAAQA+QAAAJMDAAAAAA==&#10;" strokecolor="windowText">
              <v:stroke endarrow="open"/>
            </v:shape>
            <v:shape id="Straight Arrow Connector 18" o:spid="_x0000_s1031" type="#_x0000_t32" style="position:absolute;left:33713;top:44209;width:218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7z8L4AAADcAAAADwAAAGRycy9kb3ducmV2LnhtbERPvQrCMBDeBd8hnOCmqQ6i1SgiFBx0&#10;8A/XoznbYnOpTaz17Y0guN3H93uLVWtK0VDtCssKRsMIBHFqdcGZgvMpGUxBOI+ssbRMCt7kYLXs&#10;dhYYa/viAzVHn4kQwi5GBbn3VSylS3My6Ia2Ig7czdYGfYB1JnWNrxBuSjmOook0WHBoyLGiTU7p&#10;/fg0CiI3SR6b033fnDN/2F1lsn3PLkr1e+16DsJT6//in3urw/zpDL7PhAvk8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zvPwvgAAANwAAAAPAAAAAAAAAAAAAAAAAKEC&#10;AABkcnMvZG93bnJldi54bWxQSwUGAAAAAAQABAD5AAAAjAMAAAAA&#10;" strokecolor="black [3040]">
              <v:stroke endarrow="open"/>
            </v:shape>
            <v:rect id="Rectangle 257" o:spid="_x0000_s1032" style="position:absolute;top:79;width:11811;height:48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5A2MUA&#10;AADcAAAADwAAAGRycy9kb3ducmV2LnhtbESPQUvDQBCF74L/YRnBm91EsNjYbZFC1ZuYltbjkJ1k&#10;g9nZsLtt03/vHARvM7w3732zXE9+UGeKqQ9soJwVoIibYHvuDOx324dnUCkjWxwCk4ErJVivbm+W&#10;WNlw4S8617lTEsKpQgMu57HSOjWOPKZZGIlFa0P0mGWNnbYRLxLuB/1YFHPtsWdpcDjSxlHzU5+8&#10;gbeyPl6jeyoXybXt92FO+/fPkzH3d9PrC6hMU/43/11/WMFfCL4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PkDYxQAAANwAAAAPAAAAAAAAAAAAAAAAAJgCAABkcnMv&#10;ZG93bnJldi54bWxQSwUGAAAAAAQABAD1AAAAigMAAAAA&#10;" fillcolor="white [3201]" strokecolor="black [3213]" strokeweight="1.5pt">
              <v:textbox>
                <w:txbxContent>
                  <w:p w:rsidR="00D122BC" w:rsidRPr="00BB39D9" w:rsidRDefault="00D122BC" w:rsidP="009E7A0E">
                    <w:pPr>
                      <w:jc w:val="center"/>
                      <w:rPr>
                        <w:rFonts w:ascii="Times New Roman" w:hAnsi="Times New Roman" w:cs="Times New Roman"/>
                        <w:sz w:val="24"/>
                        <w:szCs w:val="24"/>
                        <w:lang w:val="en-ID"/>
                      </w:rPr>
                    </w:pPr>
                    <w:r>
                      <w:rPr>
                        <w:rFonts w:ascii="Times New Roman" w:hAnsi="Times New Roman" w:cs="Times New Roman"/>
                        <w:color w:val="000000" w:themeColor="text1"/>
                        <w:sz w:val="24"/>
                        <w:szCs w:val="24"/>
                      </w:rPr>
                      <w:t>Sari Buah</w:t>
                    </w:r>
                    <w:r w:rsidRPr="00C00FF1">
                      <w:rPr>
                        <w:rFonts w:ascii="Times New Roman" w:hAnsi="Times New Roman" w:cs="Times New Roman"/>
                        <w:color w:val="000000" w:themeColor="text1"/>
                        <w:sz w:val="24"/>
                        <w:szCs w:val="24"/>
                      </w:rPr>
                      <w:t xml:space="preserve"> Pepaya</w:t>
                    </w:r>
                  </w:p>
                </w:txbxContent>
              </v:textbox>
            </v:rect>
            <v:rect id="Rectangle 101" o:spid="_x0000_s1033" style="position:absolute;left:15107;top:79;width:11811;height:48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LlQ8EA&#10;AADcAAAADwAAAGRycy9kb3ducmV2LnhtbERP32vCMBB+H/g/hBv4NtMKyuyMMgR1b7JOpo9Hc23K&#10;mktJotb/fhEGe7uP7+ct14PtxJV8aB0ryCcZCOLK6ZYbBcev7csriBCRNXaOScGdAqxXo6clFtrd&#10;+JOuZWxECuFQoAITY19IGSpDFsPE9cSJq523GBP0jdQebyncdnKaZXNpseXUYLCnjaHqp7xYBbu8&#10;PN29meWLYOr6/D2n4/5wUWr8PLy/gYg0xH/xn/tDp/mLHB7PpAv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y5UPBAAAA3AAAAA8AAAAAAAAAAAAAAAAAmAIAAGRycy9kb3du&#10;cmV2LnhtbFBLBQYAAAAABAAEAPUAAACGAwAAAAA=&#10;" fillcolor="white [3201]" strokecolor="black [3213]" strokeweight="1.5pt">
              <v:textbox>
                <w:txbxContent>
                  <w:p w:rsidR="00D122BC" w:rsidRPr="00C00FF1" w:rsidRDefault="00D122BC" w:rsidP="00DF2C77">
                    <w:pPr>
                      <w:pStyle w:val="ListParagraph"/>
                      <w:autoSpaceDE w:val="0"/>
                      <w:autoSpaceDN w:val="0"/>
                      <w:adjustRightInd w:val="0"/>
                      <w:spacing w:line="480" w:lineRule="auto"/>
                      <w:ind w:left="0"/>
                      <w:jc w:val="center"/>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 xml:space="preserve">Analisa </w:t>
                    </w:r>
                  </w:p>
                  <w:p w:rsidR="00D122BC" w:rsidRPr="00BB39D9" w:rsidRDefault="00D122BC" w:rsidP="00DF2C77">
                    <w:pPr>
                      <w:jc w:val="center"/>
                      <w:rPr>
                        <w:rFonts w:ascii="Times New Roman" w:hAnsi="Times New Roman" w:cs="Times New Roman"/>
                        <w:sz w:val="24"/>
                        <w:szCs w:val="24"/>
                        <w:lang w:val="en-ID"/>
                      </w:rPr>
                    </w:pPr>
                    <w:r w:rsidRPr="00C00FF1">
                      <w:rPr>
                        <w:rFonts w:ascii="Times New Roman" w:hAnsi="Times New Roman" w:cs="Times New Roman"/>
                        <w:color w:val="000000" w:themeColor="text1"/>
                        <w:sz w:val="24"/>
                        <w:szCs w:val="24"/>
                      </w:rPr>
                      <w:t>Serat</w:t>
                    </w:r>
                  </w:p>
                </w:txbxContent>
              </v:textbox>
            </v:rect>
            <v:rect id="Rectangle 103" o:spid="_x0000_s1034" style="position:absolute;left:36576;width:13544;height:672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B7NMIA&#10;AADcAAAADwAAAGRycy9kb3ducmV2LnhtbERPS4vCMBC+C/sfwizsTdMKK2s1iizs4yZbRT0OzbQp&#10;NpOSRK3/fiMs7G0+vucs14PtxJV8aB0ryCcZCOLK6ZYbBfvdx/gNRIjIGjvHpOBOAdarp9ESC+1u&#10;/EPXMjYihXAoUIGJsS+kDJUhi2HieuLE1c5bjAn6RmqPtxRuOznNspm02HJqMNjTu6HqXF6sgs+8&#10;PN69ec3nwdT16TCj/df2otTL87BZgIg0xH/xn/tbp/nzKTyeS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oHs0wgAAANwAAAAPAAAAAAAAAAAAAAAAAJgCAABkcnMvZG93&#10;bnJldi54bWxQSwUGAAAAAAQABAD1AAAAhwMAAAAA&#10;" fillcolor="white [3201]" strokecolor="black [3213]" strokeweight="1.5pt">
              <v:textbox>
                <w:txbxContent>
                  <w:p w:rsidR="00D122BC" w:rsidRPr="007E42A7" w:rsidRDefault="00D122BC" w:rsidP="00DF2C77">
                    <w:pPr>
                      <w:spacing w:line="240" w:lineRule="auto"/>
                      <w:jc w:val="center"/>
                      <w:rPr>
                        <w:rFonts w:ascii="Times New Roman" w:hAnsi="Times New Roman" w:cs="Times New Roman"/>
                        <w:sz w:val="24"/>
                        <w:szCs w:val="24"/>
                        <w:lang w:val="fi-FI"/>
                      </w:rPr>
                    </w:pPr>
                    <w:r w:rsidRPr="007E42A7">
                      <w:rPr>
                        <w:rFonts w:ascii="Times New Roman" w:hAnsi="Times New Roman" w:cs="Times New Roman"/>
                        <w:color w:val="000000" w:themeColor="text1"/>
                        <w:sz w:val="24"/>
                        <w:szCs w:val="24"/>
                        <w:lang w:val="fi-FI"/>
                      </w:rPr>
                      <w:t>Analisa Uji Serat Kasar Buah Pepaya Segar</w:t>
                    </w:r>
                  </w:p>
                </w:txbxContent>
              </v:textbox>
            </v:rect>
            <v:shape id="Straight Arrow Connector 104" o:spid="_x0000_s1035" type="#_x0000_t32" style="position:absolute;left:11926;top:2464;width:288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KRr8EAAADcAAAADwAAAGRycy9kb3ducmV2LnhtbERPyWrDMBC9F/oPYgq5NXJs6OJGCaVJ&#10;oPRWx/Q8WBPb2BoZSbGdv48Cgd7m8dZZb2fTi5Gcby0rWC0TEMSV1S3XCsrj4fkNhA/IGnvLpOBC&#10;Hrabx4c15tpO/EtjEWoRQ9jnqKAJYcil9FVDBv3SDsSRO1lnMEToaqkdTjHc9DJNkhdpsOXY0OBA&#10;Xw1VXXE2ClrOAqe77EA/+8691n/daLNSqcXT/PkBItAc/sV397eO898zuD0TL5CbK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pGvwQAAANwAAAAPAAAAAAAAAAAAAAAA&#10;AKECAABkcnMvZG93bnJldi54bWxQSwUGAAAAAAQABAD5AAAAjwMAAAAA&#10;" strokecolor="black [3213]">
              <v:stroke endarrow="open"/>
            </v:shape>
            <v:shape id="Straight Arrow Connector 105" o:spid="_x0000_s1036" type="#_x0000_t32" style="position:absolute;left:27034;top:2464;width:936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sJ28AAAADcAAAADwAAAGRycy9kb3ducmV2LnhtbERPTYvCMBC9L/gfwgje1lS77Go1iugK&#10;srdV8Tw0Y1vaTEoSa/ffbwTB2zze5yzXvWlER85XlhVMxgkI4tzqigsF59P+fQbCB2SNjWVS8Ece&#10;1qvB2xIzbe/8S90xFCKGsM9QQRlCm0np85IM+rFtiSN3tc5giNAVUju8x3DTyGmSfEqDFceGElva&#10;lpTXx5tRUHEaeLpL9/TzXbuv4lJ3Nj0rNRr2mwWIQH14iZ/ug47z5x/weCZeIF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LCdvAAAAA3AAAAA8AAAAAAAAAAAAAAAAA&#10;oQIAAGRycy9kb3ducmV2LnhtbFBLBQYAAAAABAAEAPkAAACOAwAAAAA=&#10;" strokecolor="black [3213]">
              <v:stroke endarrow="open"/>
            </v:shape>
            <v:rect id="Rectangle 106" o:spid="_x0000_s1037" style="position:absolute;top:13596;width:11988;height:48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t9N8IA&#10;AADcAAAADwAAAGRycy9kb3ducmV2LnhtbERP32vCMBB+F/Y/hBvsTdMKK7MaZQzc9iZ2su3xaK5N&#10;sbmUJGr97xdB2Nt9fD9vtRltL87kQ+dYQT7LQBDXTnfcKjh8bacvIEJE1tg7JgVXCrBZP0xWWGp3&#10;4T2dq9iKFMKhRAUmxqGUMtSGLIaZG4gT1zhvMSboW6k9XlK47eU8ywppsePUYHCgN0P1sTpZBe95&#10;9XP15jlfBNM0v98FHT52J6WeHsfXJYhIY/wX392fOs1fFHB7Jl0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m303wgAAANwAAAAPAAAAAAAAAAAAAAAAAJgCAABkcnMvZG93&#10;bnJldi54bWxQSwUGAAAAAAQABAD1AAAAhwMAAAAA&#10;" fillcolor="white [3201]" strokecolor="black [3213]" strokeweight="1.5pt">
              <v:textbox>
                <w:txbxContent>
                  <w:p w:rsidR="00D122BC" w:rsidRPr="00BB39D9" w:rsidRDefault="00D122BC" w:rsidP="00DF2C77">
                    <w:pPr>
                      <w:jc w:val="center"/>
                      <w:rPr>
                        <w:rFonts w:ascii="Times New Roman" w:hAnsi="Times New Roman" w:cs="Times New Roman"/>
                        <w:sz w:val="24"/>
                        <w:lang w:val="en-ID"/>
                      </w:rPr>
                    </w:pPr>
                    <w:r w:rsidRPr="00BB39D9">
                      <w:rPr>
                        <w:rFonts w:ascii="Times New Roman" w:hAnsi="Times New Roman" w:cs="Times New Roman"/>
                        <w:sz w:val="24"/>
                        <w:lang w:val="en-ID"/>
                      </w:rPr>
                      <w:t>Serbuk Sari Buah Pepaya</w:t>
                    </w:r>
                  </w:p>
                </w:txbxContent>
              </v:textbox>
            </v:rect>
            <v:shape id="Straight Arrow Connector 107" o:spid="_x0000_s1038" type="#_x0000_t32" style="position:absolute;left:5883;top:4850;width:0;height:874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mXrL8AAADcAAAADwAAAGRycy9kb3ducmV2LnhtbERPTYvCMBC9L/gfwgje1lQLulajyKog&#10;3tYVz0MztqXNpCTZWv+9EYS9zeN9zmrTm0Z05HxlWcFknIAgzq2uuFBw+T18foHwAVljY5kUPMjD&#10;Zj34WGGm7Z1/qDuHQsQQ9hkqKENoMyl9XpJBP7YtceRu1hkMEbpCaof3GG4aOU2SmTRYcWwosaXv&#10;kvL6/GcUVJwGnu7SA532tZsX17qz6UWp0bDfLkEE6sO/+O0+6jh/MYfXM/ECuX4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BmXrL8AAADcAAAADwAAAAAAAAAAAAAAAACh&#10;AgAAZHJzL2Rvd25yZXYueG1sUEsFBgAAAAAEAAQA+QAAAI0DAAAAAA==&#10;" strokecolor="black [3213]">
              <v:stroke endarrow="open"/>
            </v:shape>
            <v:rect id="Rectangle 108" o:spid="_x0000_s1039" style="position:absolute;left:36576;top:9064;width:13730;height:182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M3sUA&#10;AADcAAAADwAAAGRycy9kb3ducmV2LnhtbESPQUvDQBCF74L/YRnBm91EsNjYbZFC1ZuYltbjkJ1k&#10;g9nZsLtt03/vHARvM7w3732zXE9+UGeKqQ9soJwVoIibYHvuDOx324dnUCkjWxwCk4ErJVivbm+W&#10;WNlw4S8617lTEsKpQgMu57HSOjWOPKZZGIlFa0P0mGWNnbYRLxLuB/1YFHPtsWdpcDjSxlHzU5+8&#10;gbeyPl6jeyoXybXt92FO+/fPkzH3d9PrC6hMU/43/11/WMFfCK0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SEzexQAAANwAAAAPAAAAAAAAAAAAAAAAAJgCAABkcnMv&#10;ZG93bnJldi54bWxQSwUGAAAAAAQABAD1AAAAigMAAAAA&#10;" fillcolor="white [3201]" strokecolor="black [3213]" strokeweight="1.5pt">
              <v:textbox>
                <w:txbxContent>
                  <w:p w:rsidR="00D122BC" w:rsidRPr="00C00FF1" w:rsidRDefault="00D122BC" w:rsidP="001F6833">
                    <w:pPr>
                      <w:pStyle w:val="ListParagraph"/>
                      <w:numPr>
                        <w:ilvl w:val="0"/>
                        <w:numId w:val="1"/>
                      </w:numPr>
                      <w:autoSpaceDE w:val="0"/>
                      <w:autoSpaceDN w:val="0"/>
                      <w:adjustRightInd w:val="0"/>
                      <w:spacing w:line="240" w:lineRule="auto"/>
                      <w:ind w:left="284" w:hanging="284"/>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 xml:space="preserve">Organoleptis </w:t>
                    </w:r>
                  </w:p>
                  <w:p w:rsidR="00D122BC" w:rsidRPr="00C00FF1" w:rsidRDefault="00D122BC" w:rsidP="00DF2C77">
                    <w:pPr>
                      <w:pStyle w:val="ListParagraph"/>
                      <w:autoSpaceDE w:val="0"/>
                      <w:autoSpaceDN w:val="0"/>
                      <w:adjustRightInd w:val="0"/>
                      <w:spacing w:line="240" w:lineRule="auto"/>
                      <w:ind w:left="284"/>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Warna, bau,rasa)</w:t>
                    </w:r>
                  </w:p>
                  <w:p w:rsidR="00D122BC" w:rsidRPr="00C00FF1" w:rsidRDefault="00D122BC" w:rsidP="001F6833">
                    <w:pPr>
                      <w:pStyle w:val="ListParagraph"/>
                      <w:numPr>
                        <w:ilvl w:val="0"/>
                        <w:numId w:val="1"/>
                      </w:numPr>
                      <w:autoSpaceDE w:val="0"/>
                      <w:autoSpaceDN w:val="0"/>
                      <w:adjustRightInd w:val="0"/>
                      <w:spacing w:line="240" w:lineRule="auto"/>
                      <w:ind w:left="284" w:hanging="284"/>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Kadar air</w:t>
                    </w:r>
                  </w:p>
                  <w:p w:rsidR="00D122BC" w:rsidRPr="00C00FF1" w:rsidRDefault="00D122BC" w:rsidP="001F6833">
                    <w:pPr>
                      <w:pStyle w:val="ListParagraph"/>
                      <w:numPr>
                        <w:ilvl w:val="0"/>
                        <w:numId w:val="1"/>
                      </w:numPr>
                      <w:autoSpaceDE w:val="0"/>
                      <w:autoSpaceDN w:val="0"/>
                      <w:adjustRightInd w:val="0"/>
                      <w:spacing w:line="240" w:lineRule="auto"/>
                      <w:ind w:left="284" w:hanging="284"/>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Kecepatan alir</w:t>
                    </w:r>
                  </w:p>
                  <w:p w:rsidR="00D122BC" w:rsidRDefault="00D122BC" w:rsidP="001F6833">
                    <w:pPr>
                      <w:pStyle w:val="ListParagraph"/>
                      <w:numPr>
                        <w:ilvl w:val="0"/>
                        <w:numId w:val="1"/>
                      </w:numPr>
                      <w:autoSpaceDE w:val="0"/>
                      <w:autoSpaceDN w:val="0"/>
                      <w:adjustRightInd w:val="0"/>
                      <w:spacing w:line="240" w:lineRule="auto"/>
                      <w:ind w:left="284" w:hanging="284"/>
                      <w:jc w:val="both"/>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Penentuan sudut diam</w:t>
                    </w:r>
                  </w:p>
                  <w:p w:rsidR="00D122BC" w:rsidRPr="00C47129" w:rsidRDefault="00D122BC" w:rsidP="001F6833">
                    <w:pPr>
                      <w:pStyle w:val="ListParagraph"/>
                      <w:numPr>
                        <w:ilvl w:val="0"/>
                        <w:numId w:val="1"/>
                      </w:numPr>
                      <w:autoSpaceDE w:val="0"/>
                      <w:autoSpaceDN w:val="0"/>
                      <w:adjustRightInd w:val="0"/>
                      <w:spacing w:line="240" w:lineRule="auto"/>
                      <w:ind w:left="284" w:hanging="284"/>
                      <w:jc w:val="both"/>
                      <w:rPr>
                        <w:rFonts w:ascii="Times New Roman" w:hAnsi="Times New Roman" w:cs="Times New Roman"/>
                        <w:color w:val="000000" w:themeColor="text1"/>
                        <w:sz w:val="24"/>
                        <w:szCs w:val="24"/>
                      </w:rPr>
                    </w:pPr>
                    <w:r w:rsidRPr="00C47129">
                      <w:rPr>
                        <w:rFonts w:ascii="Times New Roman" w:hAnsi="Times New Roman" w:cs="Times New Roman"/>
                        <w:color w:val="000000" w:themeColor="text1"/>
                        <w:sz w:val="24"/>
                        <w:szCs w:val="24"/>
                      </w:rPr>
                      <w:t>Waktu dispersi</w:t>
                    </w:r>
                  </w:p>
                </w:txbxContent>
              </v:textbox>
            </v:rect>
            <v:rect id="Rectangle 109" o:spid="_x0000_s1040" style="position:absolute;top:29177;width:15144;height:116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TpRcIA&#10;AADcAAAADwAAAGRycy9kb3ducmV2LnhtbERP32vCMBB+H+x/CDfY20wrTNZqlDFw25tYxe3xaK5N&#10;sbmUJGr97xdB2Nt9fD9vsRptL87kQ+dYQT7JQBDXTnfcKtjv1i9vIEJE1tg7JgVXCrBaPj4ssNTu&#10;wls6V7EVKYRDiQpMjEMpZagNWQwTNxAnrnHeYkzQt1J7vKRw28tpls2kxY5Tg8GBPgzVx+pkFXzm&#10;1c/Vm9e8CKZpfg8z2n9tTko9P43vcxCRxvgvvru/dZpfFHB7Jl0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OlFwgAAANwAAAAPAAAAAAAAAAAAAAAAAJgCAABkcnMvZG93&#10;bnJldi54bWxQSwUGAAAAAAQABAD1AAAAhwMAAAAA&#10;" fillcolor="white [3201]" strokecolor="black [3213]" strokeweight="1.5pt">
              <v:textbox>
                <w:txbxContent>
                  <w:p w:rsidR="00D122BC" w:rsidRPr="00BB39D9" w:rsidRDefault="00D122BC" w:rsidP="00DF2C77">
                    <w:pPr>
                      <w:jc w:val="center"/>
                      <w:rPr>
                        <w:rFonts w:ascii="Times New Roman" w:hAnsi="Times New Roman" w:cs="Times New Roman"/>
                        <w:sz w:val="24"/>
                        <w:lang w:val="en-ID"/>
                      </w:rPr>
                    </w:pPr>
                    <w:r w:rsidRPr="00C00FF1">
                      <w:rPr>
                        <w:rFonts w:ascii="Times New Roman" w:hAnsi="Times New Roman" w:cs="Times New Roman"/>
                        <w:color w:val="000000" w:themeColor="text1"/>
                        <w:sz w:val="24"/>
                        <w:szCs w:val="24"/>
                      </w:rPr>
                      <w:t xml:space="preserve">Serbuk </w:t>
                    </w:r>
                    <w:r w:rsidRPr="00C00FF1">
                      <w:rPr>
                        <w:rFonts w:ascii="Times New Roman" w:hAnsi="Times New Roman" w:cs="Times New Roman"/>
                        <w:i/>
                        <w:color w:val="000000" w:themeColor="text1"/>
                        <w:sz w:val="24"/>
                        <w:szCs w:val="24"/>
                      </w:rPr>
                      <w:t>Effervescent</w:t>
                    </w:r>
                    <w:r w:rsidRPr="00C00FF1">
                      <w:rPr>
                        <w:rFonts w:ascii="Times New Roman" w:hAnsi="Times New Roman" w:cs="Times New Roman"/>
                        <w:color w:val="000000" w:themeColor="text1"/>
                        <w:sz w:val="24"/>
                        <w:szCs w:val="24"/>
                      </w:rPr>
                      <w:t xml:space="preserve"> dengan </w:t>
                    </w:r>
                    <w:r>
                      <w:rPr>
                        <w:rFonts w:ascii="Times New Roman" w:hAnsi="Times New Roman" w:cs="Times New Roman"/>
                        <w:color w:val="000000" w:themeColor="text1"/>
                        <w:sz w:val="24"/>
                        <w:szCs w:val="24"/>
                      </w:rPr>
                      <w:t>4 Formula (FI, FII, FII, FIV).</w:t>
                    </w:r>
                  </w:p>
                </w:txbxContent>
              </v:textbox>
            </v:rect>
            <v:rect id="Rectangle 111" o:spid="_x0000_s1041" style="position:absolute;left:18367;top:29181;width:11621;height:971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G0I8MA&#10;AADcAAAADwAAAGRycy9kb3ducmV2LnhtbESPQWsCMRSE7wX/Q3iCt5pdQalbo4hg21txFdvjY/N2&#10;s3TzsiRR13/fFIQeh5n5hlltBtuJK/nQOlaQTzMQxJXTLTcKTsf98wuIEJE1do5JwZ0CbNajpxUW&#10;2t34QNcyNiJBOBSowMTYF1KGypDFMHU9cfJq5y3GJH0jtcdbgttOzrJsIS22nBYM9rQzVP2UF6vg&#10;LS+/7t7M82Uwdf19XtDp/fOi1GQ8bF9BRBrif/jR/tAKEhH+zqQj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RG0I8MAAADcAAAADwAAAAAAAAAAAAAAAACYAgAAZHJzL2Rv&#10;d25yZXYueG1sUEsFBgAAAAAEAAQA9QAAAIgDAAAAAA==&#10;" fillcolor="white [3201]" strokecolor="black [3213]" strokeweight="1.5pt">
              <v:textbox>
                <w:txbxContent>
                  <w:p w:rsidR="00D122BC" w:rsidRPr="00C00FF1" w:rsidRDefault="00D122BC" w:rsidP="00DF2C77">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Evalu</w:t>
                    </w:r>
                    <w:r>
                      <w:rPr>
                        <w:rFonts w:ascii="Times New Roman" w:hAnsi="Times New Roman" w:cs="Times New Roman"/>
                        <w:color w:val="000000" w:themeColor="text1"/>
                        <w:sz w:val="24"/>
                        <w:szCs w:val="24"/>
                      </w:rPr>
                      <w:t>a</w:t>
                    </w:r>
                    <w:r w:rsidRPr="00C00FF1">
                      <w:rPr>
                        <w:rFonts w:ascii="Times New Roman" w:hAnsi="Times New Roman" w:cs="Times New Roman"/>
                        <w:color w:val="000000" w:themeColor="text1"/>
                        <w:sz w:val="24"/>
                        <w:szCs w:val="24"/>
                      </w:rPr>
                      <w:t>si</w:t>
                    </w:r>
                  </w:p>
                  <w:p w:rsidR="00D122BC" w:rsidRPr="00C00FF1" w:rsidRDefault="00D122BC" w:rsidP="00DF2C77">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sidRPr="00C00FF1">
                      <w:rPr>
                        <w:rFonts w:ascii="Times New Roman" w:hAnsi="Times New Roman" w:cs="Times New Roman"/>
                        <w:color w:val="000000" w:themeColor="text1"/>
                        <w:sz w:val="24"/>
                        <w:szCs w:val="24"/>
                      </w:rPr>
                      <w:t>Serbuk</w:t>
                    </w:r>
                  </w:p>
                  <w:p w:rsidR="00D122BC" w:rsidRPr="00BB39D9" w:rsidRDefault="00D122BC" w:rsidP="00DF2C77">
                    <w:pPr>
                      <w:spacing w:after="0" w:line="240" w:lineRule="auto"/>
                      <w:jc w:val="center"/>
                      <w:rPr>
                        <w:rFonts w:ascii="Times New Roman" w:hAnsi="Times New Roman" w:cs="Times New Roman"/>
                        <w:sz w:val="24"/>
                        <w:lang w:val="en-ID"/>
                      </w:rPr>
                    </w:pPr>
                    <w:r w:rsidRPr="00C00FF1">
                      <w:rPr>
                        <w:rFonts w:ascii="Times New Roman" w:hAnsi="Times New Roman" w:cs="Times New Roman"/>
                        <w:i/>
                        <w:color w:val="000000" w:themeColor="text1"/>
                        <w:sz w:val="24"/>
                        <w:szCs w:val="24"/>
                      </w:rPr>
                      <w:t>Effervescent</w:t>
                    </w:r>
                  </w:p>
                </w:txbxContent>
              </v:textbox>
            </v:rect>
            <v:rect id="Rectangle 113" o:spid="_x0000_s1042" style="position:absolute;left:36098;top:38086;width:13602;height:122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0RuMQA&#10;AADcAAAADwAAAGRycy9kb3ducmV2LnhtbESPQWsCMRSE74L/ITzBm2ZXUOrWKKVQ9Va6StvjY/N2&#10;s3TzsiRR139vCoUeh5n5htnsBtuJK/nQOlaQzzMQxJXTLTcKzqe32ROIEJE1do5JwZ0C7Lbj0QYL&#10;7W78QdcyNiJBOBSowMTYF1KGypDFMHc9cfJq5y3GJH0jtcdbgttOLrJsJS22nBYM9vRqqPopL1bB&#10;Pi+/7t4s83Uwdf39uaLz4f2i1HQyvDyDiDTE//Bf+6gVLLIcfs+kIy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dEbjEAAAA3AAAAA8AAAAAAAAAAAAAAAAAmAIAAGRycy9k&#10;b3ducmV2LnhtbFBLBQYAAAAABAAEAPUAAACJAwAAAAA=&#10;" fillcolor="white [3201]" strokecolor="black [3213]" strokeweight="1.5pt">
              <v:textbox>
                <w:txbxContent>
                  <w:p w:rsidR="00D122BC" w:rsidRPr="00BB39D9" w:rsidRDefault="00D122BC" w:rsidP="00DF2C77">
                    <w:pPr>
                      <w:jc w:val="center"/>
                      <w:rPr>
                        <w:rFonts w:ascii="Times New Roman" w:hAnsi="Times New Roman" w:cs="Times New Roman"/>
                        <w:sz w:val="24"/>
                        <w:szCs w:val="24"/>
                        <w:lang w:val="en-ID"/>
                      </w:rPr>
                    </w:pPr>
                    <w:r w:rsidRPr="00BB39D9">
                      <w:rPr>
                        <w:rFonts w:ascii="Times New Roman" w:hAnsi="Times New Roman" w:cs="Times New Roman"/>
                        <w:sz w:val="24"/>
                        <w:szCs w:val="24"/>
                        <w:lang w:val="en-ID"/>
                      </w:rPr>
                      <w:t>Analisa</w:t>
                    </w:r>
                    <w:r>
                      <w:rPr>
                        <w:rFonts w:ascii="Times New Roman" w:hAnsi="Times New Roman" w:cs="Times New Roman"/>
                        <w:sz w:val="24"/>
                        <w:szCs w:val="24"/>
                        <w:lang w:val="en-ID"/>
                      </w:rPr>
                      <w:t>Uji</w:t>
                    </w:r>
                    <w:r w:rsidRPr="00BB39D9">
                      <w:rPr>
                        <w:rFonts w:ascii="Times New Roman" w:hAnsi="Times New Roman" w:cs="Times New Roman"/>
                        <w:sz w:val="24"/>
                        <w:szCs w:val="24"/>
                        <w:lang w:val="en-ID"/>
                      </w:rPr>
                      <w:t xml:space="preserve"> Serat Kasar </w:t>
                    </w:r>
                    <w:r>
                      <w:rPr>
                        <w:rFonts w:ascii="Times New Roman" w:hAnsi="Times New Roman" w:cs="Times New Roman"/>
                        <w:sz w:val="24"/>
                        <w:szCs w:val="24"/>
                        <w:lang w:val="en-ID"/>
                      </w:rPr>
                      <w:t xml:space="preserve">Serbuk </w:t>
                    </w:r>
                    <w:r w:rsidRPr="00BB39D9">
                      <w:rPr>
                        <w:rFonts w:ascii="Times New Roman" w:hAnsi="Times New Roman" w:cs="Times New Roman"/>
                        <w:i/>
                        <w:sz w:val="24"/>
                        <w:szCs w:val="24"/>
                        <w:lang w:val="en-ID"/>
                      </w:rPr>
                      <w:t>Effervescent</w:t>
                    </w:r>
                    <w:r>
                      <w:rPr>
                        <w:rFonts w:ascii="Times New Roman" w:hAnsi="Times New Roman" w:cs="Times New Roman"/>
                        <w:color w:val="000000" w:themeColor="text1"/>
                        <w:sz w:val="24"/>
                        <w:szCs w:val="24"/>
                      </w:rPr>
                      <w:t>FI, FII, FIII.</w:t>
                    </w:r>
                  </w:p>
                  <w:p w:rsidR="00D122BC" w:rsidRPr="00BB39D9" w:rsidRDefault="00D122BC" w:rsidP="00DF2C77">
                    <w:pPr>
                      <w:spacing w:line="240" w:lineRule="auto"/>
                      <w:jc w:val="center"/>
                      <w:rPr>
                        <w:rFonts w:ascii="Times New Roman" w:hAnsi="Times New Roman" w:cs="Times New Roman"/>
                        <w:sz w:val="24"/>
                        <w:lang w:val="en-ID"/>
                      </w:rPr>
                    </w:pPr>
                  </w:p>
                </w:txbxContent>
              </v:textbox>
            </v:rect>
            <v:shape id="Straight Arrow Connector 114" o:spid="_x0000_s1043" type="#_x0000_t32" style="position:absolute;left:5724;top:18367;width:0;height:108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HAz8IAAADcAAAADwAAAGRycy9kb3ducmV2LnhtbESPwWrDMBBE74X8g9hAbrUcG9riRAkh&#10;jaH0VtfkvFgb29haGUl13L+vCoUeh5l5w+yPixnFTM73lhVskxQEcWN1z62C+rN8fAHhA7LG0TIp&#10;+CYPx8PqYY+Ftnf+oLkKrYgQ9gUq6EKYCil905FBn9iJOHo36wyGKF0rtcN7hJtRZmn6JA32HBc6&#10;nOjcUTNUX0ZBz3ng7DUv6f0yuOf2Osw2r5XarJfTDkSgJfyH/9pvWkGWZvB7Jh4Bef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0HAz8IAAADcAAAADwAAAAAAAAAAAAAA&#10;AAChAgAAZHJzL2Rvd25yZXYueG1sUEsFBgAAAAAEAAQA+QAAAJADAAAAAA==&#10;" strokecolor="black [3213]">
              <v:stroke endarrow="open"/>
            </v:shape>
            <v:shape id="Straight Arrow Connector 115" o:spid="_x0000_s1044" type="#_x0000_t32" style="position:absolute;left:15107;top:33952;width:288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1lVMEAAADcAAAADwAAAGRycy9kb3ducmV2LnhtbESPT4vCMBTE78J+h/AW9qbptqDSNYqs&#10;K4g3/7DnR/NsS5uXksRav70RBI/DzPyGWawG04qenK8tK/ieJCCIC6trLhWcT9vxHIQPyBpby6Tg&#10;Th5Wy4/RAnNtb3yg/hhKESHsc1RQhdDlUvqiIoN+Yjvi6F2sMxiidKXUDm8RblqZJslUGqw5LlTY&#10;0W9FRXO8GgU1Z4HTTbal/V/jZuV/09vsrNTX57D+ARFoCO/wq73TCtIkg+eZeAT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DWVUwQAAANwAAAAPAAAAAAAAAAAAAAAA&#10;AKECAABkcnMvZG93bnJldi54bWxQSwUGAAAAAAQABAD5AAAAjwMAAAAA&#10;" strokecolor="black [3213]">
              <v:stroke endarrow="open"/>
            </v:shape>
            <v:line id="Straight Connector 116" o:spid="_x0000_s1045" style="position:absolute;visibility:visible" from="29976,33952" to="33691,3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0eOcQAAADcAAAADwAAAGRycy9kb3ducmV2LnhtbESPT4vCMBTE78J+h/AWvGliEZGuUcRd&#10;QXoQ/4HXR/NsyzYvpYla/fRGWNjjMDO/YWaLztbiRq2vHGsYDRUI4tyZigsNp+N6MAXhA7LB2jFp&#10;eJCHxfyjN8PUuDvv6XYIhYgQ9ilqKENoUil9XpJFP3QNcfQurrUYomwLaVq8R7itZaLURFqsOC6U&#10;2NCqpPz3cLUaKEtsptbLcNk+nt9ytz1nk5+z1v3PbvkFIlAX/sN/7Y3RkKgxvM/EIyD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7R45xAAAANwAAAAPAAAAAAAAAAAA&#10;AAAAAKECAABkcnMvZG93bnJldi54bWxQSwUGAAAAAAQABAD5AAAAkgMAAAAA&#10;" strokecolor="#0d0d0d [3069]"/>
          </v:group>
        </w:pict>
      </w: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both"/>
        <w:rPr>
          <w:rFonts w:ascii="Times New Roman" w:hAnsi="Times New Roman" w:cs="Times New Roman"/>
          <w:b/>
          <w:color w:val="000000" w:themeColor="text1"/>
          <w:sz w:val="24"/>
          <w:szCs w:val="24"/>
        </w:rPr>
      </w:pPr>
    </w:p>
    <w:p w:rsidR="00DF2C77" w:rsidRDefault="00DF2C77" w:rsidP="008222F2">
      <w:pPr>
        <w:autoSpaceDE w:val="0"/>
        <w:autoSpaceDN w:val="0"/>
        <w:adjustRightInd w:val="0"/>
        <w:spacing w:after="0" w:line="480" w:lineRule="auto"/>
        <w:jc w:val="center"/>
        <w:rPr>
          <w:rFonts w:ascii="Times New Roman" w:hAnsi="Times New Roman" w:cs="Times New Roman"/>
          <w:b/>
          <w:sz w:val="24"/>
          <w:szCs w:val="24"/>
          <w:lang w:val="en-ID"/>
        </w:rPr>
      </w:pPr>
    </w:p>
    <w:p w:rsidR="00DF2C77" w:rsidRDefault="00DF2C77" w:rsidP="008222F2">
      <w:pPr>
        <w:autoSpaceDE w:val="0"/>
        <w:autoSpaceDN w:val="0"/>
        <w:adjustRightInd w:val="0"/>
        <w:spacing w:after="0" w:line="480" w:lineRule="auto"/>
        <w:jc w:val="center"/>
        <w:rPr>
          <w:rFonts w:ascii="Times New Roman" w:hAnsi="Times New Roman" w:cs="Times New Roman"/>
          <w:b/>
          <w:sz w:val="24"/>
          <w:szCs w:val="24"/>
          <w:lang w:val="en-ID"/>
        </w:rPr>
      </w:pPr>
    </w:p>
    <w:p w:rsidR="00DF2C77" w:rsidRDefault="00DF2C77" w:rsidP="008222F2">
      <w:pPr>
        <w:autoSpaceDE w:val="0"/>
        <w:autoSpaceDN w:val="0"/>
        <w:adjustRightInd w:val="0"/>
        <w:spacing w:after="0" w:line="480" w:lineRule="auto"/>
        <w:jc w:val="center"/>
        <w:rPr>
          <w:rFonts w:ascii="Times New Roman" w:hAnsi="Times New Roman" w:cs="Times New Roman"/>
          <w:b/>
          <w:sz w:val="24"/>
          <w:szCs w:val="24"/>
          <w:lang w:val="en-ID"/>
        </w:rPr>
      </w:pPr>
    </w:p>
    <w:p w:rsidR="00DF2C77" w:rsidRDefault="00DF2C77" w:rsidP="008222F2">
      <w:pPr>
        <w:autoSpaceDE w:val="0"/>
        <w:autoSpaceDN w:val="0"/>
        <w:adjustRightInd w:val="0"/>
        <w:spacing w:after="0" w:line="240" w:lineRule="auto"/>
        <w:jc w:val="center"/>
        <w:rPr>
          <w:rFonts w:ascii="Times New Roman" w:hAnsi="Times New Roman" w:cs="Times New Roman"/>
          <w:b/>
          <w:sz w:val="24"/>
          <w:szCs w:val="24"/>
          <w:lang w:val="en-ID"/>
        </w:rPr>
      </w:pPr>
    </w:p>
    <w:p w:rsidR="0005376B" w:rsidRPr="00CD7ECD" w:rsidRDefault="00B15A45" w:rsidP="00B15A45">
      <w:pPr>
        <w:pStyle w:val="Caption"/>
        <w:jc w:val="center"/>
        <w:rPr>
          <w:rFonts w:ascii="Times New Roman" w:hAnsi="Times New Roman" w:cs="Times New Roman"/>
          <w:i w:val="0"/>
          <w:color w:val="0D0D0D" w:themeColor="text1" w:themeTint="F2"/>
          <w:sz w:val="24"/>
          <w:szCs w:val="24"/>
          <w:lang w:val="en-ID"/>
        </w:rPr>
      </w:pPr>
      <w:bookmarkStart w:id="24" w:name="_Toc185258070"/>
      <w:r w:rsidRPr="00B15A45">
        <w:rPr>
          <w:rFonts w:ascii="Times New Roman" w:hAnsi="Times New Roman" w:cs="Times New Roman"/>
          <w:b/>
          <w:i w:val="0"/>
          <w:color w:val="0D0D0D" w:themeColor="text1" w:themeTint="F2"/>
          <w:sz w:val="24"/>
          <w:szCs w:val="24"/>
        </w:rPr>
        <w:t>Gambar 1.</w:t>
      </w:r>
      <w:r w:rsidR="00B7063F"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Gambar_1._ \* ARABIC </w:instrText>
      </w:r>
      <w:r w:rsidR="00B7063F"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w:t>
      </w:r>
      <w:r w:rsidR="00B7063F" w:rsidRPr="00B15A45">
        <w:rPr>
          <w:rFonts w:ascii="Times New Roman" w:hAnsi="Times New Roman" w:cs="Times New Roman"/>
          <w:b/>
          <w:i w:val="0"/>
          <w:color w:val="0D0D0D" w:themeColor="text1" w:themeTint="F2"/>
          <w:sz w:val="24"/>
          <w:szCs w:val="24"/>
        </w:rPr>
        <w:fldChar w:fldCharType="end"/>
      </w:r>
      <w:r w:rsidRPr="00CD7ECD">
        <w:rPr>
          <w:rFonts w:ascii="Times New Roman" w:hAnsi="Times New Roman" w:cs="Times New Roman"/>
          <w:i w:val="0"/>
          <w:color w:val="0D0D0D" w:themeColor="text1" w:themeTint="F2"/>
          <w:sz w:val="24"/>
          <w:szCs w:val="24"/>
        </w:rPr>
        <w:t>Kerangka Pikir Penelitian</w:t>
      </w:r>
      <w:bookmarkEnd w:id="24"/>
    </w:p>
    <w:p w:rsidR="00DF2C77" w:rsidRDefault="00DF2C77" w:rsidP="008222F2">
      <w:pPr>
        <w:rPr>
          <w:rFonts w:ascii="Times New Roman" w:hAnsi="Times New Roman" w:cs="Times New Roman"/>
        </w:rPr>
      </w:pPr>
      <w:bookmarkStart w:id="25" w:name="_GoBack"/>
      <w:bookmarkEnd w:id="25"/>
    </w:p>
    <w:sectPr w:rsidR="00DF2C77" w:rsidSect="00AF6C2B">
      <w:headerReference w:type="even" r:id="rId8"/>
      <w:headerReference w:type="default" r:id="rId9"/>
      <w:footerReference w:type="even" r:id="rId10"/>
      <w:footerReference w:type="default" r:id="rId11"/>
      <w:headerReference w:type="first" r:id="rId12"/>
      <w:footerReference w:type="first" r:id="rId13"/>
      <w:pgSz w:w="11907" w:h="16839" w:code="9"/>
      <w:pgMar w:top="1701" w:right="1701" w:bottom="1701" w:left="2268"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35AA" w:rsidRDefault="000A35AA">
      <w:pPr>
        <w:spacing w:after="0" w:line="240" w:lineRule="auto"/>
      </w:pPr>
      <w:r>
        <w:separator/>
      </w:r>
    </w:p>
  </w:endnote>
  <w:endnote w:type="continuationSeparator" w:id="1">
    <w:p w:rsidR="000A35AA" w:rsidRDefault="000A35A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2C59" w:rsidRDefault="00ED2C5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D122B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2C59" w:rsidRDefault="00ED2C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35AA" w:rsidRDefault="000A35AA">
      <w:pPr>
        <w:spacing w:after="0" w:line="240" w:lineRule="auto"/>
      </w:pPr>
      <w:r>
        <w:separator/>
      </w:r>
    </w:p>
  </w:footnote>
  <w:footnote w:type="continuationSeparator" w:id="1">
    <w:p w:rsidR="000A35AA" w:rsidRDefault="000A35A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2C59" w:rsidRDefault="00ED2C5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61395" o:spid="_x0000_s4101"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Pr="00115A57" w:rsidRDefault="00ED2C59" w:rsidP="00115A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61396" o:spid="_x0000_s4102" type="#_x0000_t75" style="position:absolute;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ED2C5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61394" o:spid="_x0000_s4100"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725A5"/>
    <w:multiLevelType w:val="hybridMultilevel"/>
    <w:tmpl w:val="0DFE1938"/>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5916C5"/>
    <w:multiLevelType w:val="hybridMultilevel"/>
    <w:tmpl w:val="12E2BB36"/>
    <w:lvl w:ilvl="0" w:tplc="0006658C">
      <w:start w:val="7"/>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5DC7E8D"/>
    <w:multiLevelType w:val="hybridMultilevel"/>
    <w:tmpl w:val="5712A19E"/>
    <w:lvl w:ilvl="0" w:tplc="50AAFE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6CD1A17"/>
    <w:multiLevelType w:val="multilevel"/>
    <w:tmpl w:val="86086B12"/>
    <w:lvl w:ilvl="0">
      <w:start w:val="1"/>
      <w:numFmt w:val="decimal"/>
      <w:lvlText w:val="%1."/>
      <w:lvlJc w:val="left"/>
      <w:pPr>
        <w:ind w:left="786" w:hanging="360"/>
      </w:pPr>
    </w:lvl>
    <w:lvl w:ilvl="1">
      <w:start w:val="5"/>
      <w:numFmt w:val="decimal"/>
      <w:isLgl/>
      <w:lvlText w:val="%1.%2"/>
      <w:lvlJc w:val="left"/>
      <w:pPr>
        <w:ind w:left="1131" w:hanging="70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09693D10"/>
    <w:multiLevelType w:val="hybridMultilevel"/>
    <w:tmpl w:val="03088CEA"/>
    <w:lvl w:ilvl="0" w:tplc="84F8894A">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08E47B1"/>
    <w:multiLevelType w:val="hybridMultilevel"/>
    <w:tmpl w:val="0428AFF4"/>
    <w:lvl w:ilvl="0" w:tplc="512096B0">
      <w:start w:val="4"/>
      <w:numFmt w:val="lowerLetter"/>
      <w:lvlText w:val="%1."/>
      <w:lvlJc w:val="left"/>
      <w:pPr>
        <w:ind w:left="1069" w:hanging="360"/>
      </w:pPr>
      <w:rPr>
        <w:rFonts w:hint="default"/>
      </w:rPr>
    </w:lvl>
    <w:lvl w:ilvl="1" w:tplc="F8824EF0">
      <w:start w:val="1"/>
      <w:numFmt w:val="decimal"/>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11DA7F87"/>
    <w:multiLevelType w:val="hybridMultilevel"/>
    <w:tmpl w:val="9252FE6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63653C8"/>
    <w:multiLevelType w:val="hybridMultilevel"/>
    <w:tmpl w:val="BC9E9B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nsid w:val="1A8B0A2C"/>
    <w:multiLevelType w:val="multilevel"/>
    <w:tmpl w:val="71FA0C4A"/>
    <w:lvl w:ilvl="0">
      <w:start w:val="1"/>
      <w:numFmt w:val="decimal"/>
      <w:lvlText w:val="%1."/>
      <w:lvlJc w:val="left"/>
      <w:pPr>
        <w:ind w:left="360" w:hanging="360"/>
      </w:pPr>
      <w:rPr>
        <w:b w:val="0"/>
      </w:rPr>
    </w:lvl>
    <w:lvl w:ilvl="1">
      <w:start w:val="7"/>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1E2D5B7C"/>
    <w:multiLevelType w:val="hybridMultilevel"/>
    <w:tmpl w:val="E1F65D68"/>
    <w:lvl w:ilvl="0" w:tplc="C04473A8">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E847424"/>
    <w:multiLevelType w:val="hybridMultilevel"/>
    <w:tmpl w:val="C4BAB4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F2F0A77"/>
    <w:multiLevelType w:val="hybridMultilevel"/>
    <w:tmpl w:val="43905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9E6415"/>
    <w:multiLevelType w:val="hybridMultilevel"/>
    <w:tmpl w:val="21229230"/>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A4BC5080">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1C6526E"/>
    <w:multiLevelType w:val="hybridMultilevel"/>
    <w:tmpl w:val="7AAA279C"/>
    <w:lvl w:ilvl="0" w:tplc="F968A898">
      <w:start w:val="1"/>
      <w:numFmt w:val="lowerLetter"/>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22E697E"/>
    <w:multiLevelType w:val="multilevel"/>
    <w:tmpl w:val="40EC2780"/>
    <w:lvl w:ilvl="0">
      <w:start w:val="1"/>
      <w:numFmt w:val="decimal"/>
      <w:lvlText w:val="%1."/>
      <w:lvlJc w:val="left"/>
      <w:pPr>
        <w:ind w:left="360" w:hanging="360"/>
      </w:pPr>
      <w:rPr>
        <w:b w:val="0"/>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22FA79B5"/>
    <w:multiLevelType w:val="hybridMultilevel"/>
    <w:tmpl w:val="4F4ED7A2"/>
    <w:lvl w:ilvl="0" w:tplc="A1BACC9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64B53F1"/>
    <w:multiLevelType w:val="hybridMultilevel"/>
    <w:tmpl w:val="F45C23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6EF493C"/>
    <w:multiLevelType w:val="hybridMultilevel"/>
    <w:tmpl w:val="964C7AC2"/>
    <w:lvl w:ilvl="0" w:tplc="F0A801A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80745C9"/>
    <w:multiLevelType w:val="hybridMultilevel"/>
    <w:tmpl w:val="C004E9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0F">
      <w:start w:val="1"/>
      <w:numFmt w:val="decimal"/>
      <w:lvlText w:val="%3."/>
      <w:lvlJc w:val="lef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281B6117"/>
    <w:multiLevelType w:val="hybridMultilevel"/>
    <w:tmpl w:val="AAA4C210"/>
    <w:lvl w:ilvl="0" w:tplc="5882DFE6">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nsid w:val="2F3B34B2"/>
    <w:multiLevelType w:val="hybridMultilevel"/>
    <w:tmpl w:val="AE7096B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6A377F"/>
    <w:multiLevelType w:val="hybridMultilevel"/>
    <w:tmpl w:val="64A80224"/>
    <w:lvl w:ilvl="0" w:tplc="4140B752">
      <w:start w:val="1"/>
      <w:numFmt w:val="decimal"/>
      <w:lvlText w:val="%1."/>
      <w:lvlJc w:val="left"/>
      <w:pPr>
        <w:ind w:left="1129" w:hanging="360"/>
      </w:pPr>
      <w:rPr>
        <w:rFonts w:hint="default"/>
      </w:rPr>
    </w:lvl>
    <w:lvl w:ilvl="1" w:tplc="04090019" w:tentative="1">
      <w:start w:val="1"/>
      <w:numFmt w:val="lowerLetter"/>
      <w:lvlText w:val="%2."/>
      <w:lvlJc w:val="left"/>
      <w:pPr>
        <w:ind w:left="1849" w:hanging="360"/>
      </w:pPr>
    </w:lvl>
    <w:lvl w:ilvl="2" w:tplc="0409001B" w:tentative="1">
      <w:start w:val="1"/>
      <w:numFmt w:val="lowerRoman"/>
      <w:lvlText w:val="%3."/>
      <w:lvlJc w:val="right"/>
      <w:pPr>
        <w:ind w:left="2569" w:hanging="180"/>
      </w:pPr>
    </w:lvl>
    <w:lvl w:ilvl="3" w:tplc="0409000F" w:tentative="1">
      <w:start w:val="1"/>
      <w:numFmt w:val="decimal"/>
      <w:lvlText w:val="%4."/>
      <w:lvlJc w:val="left"/>
      <w:pPr>
        <w:ind w:left="3289" w:hanging="360"/>
      </w:pPr>
    </w:lvl>
    <w:lvl w:ilvl="4" w:tplc="04090019" w:tentative="1">
      <w:start w:val="1"/>
      <w:numFmt w:val="lowerLetter"/>
      <w:lvlText w:val="%5."/>
      <w:lvlJc w:val="left"/>
      <w:pPr>
        <w:ind w:left="4009" w:hanging="360"/>
      </w:pPr>
    </w:lvl>
    <w:lvl w:ilvl="5" w:tplc="0409001B" w:tentative="1">
      <w:start w:val="1"/>
      <w:numFmt w:val="lowerRoman"/>
      <w:lvlText w:val="%6."/>
      <w:lvlJc w:val="right"/>
      <w:pPr>
        <w:ind w:left="4729" w:hanging="180"/>
      </w:pPr>
    </w:lvl>
    <w:lvl w:ilvl="6" w:tplc="0409000F" w:tentative="1">
      <w:start w:val="1"/>
      <w:numFmt w:val="decimal"/>
      <w:lvlText w:val="%7."/>
      <w:lvlJc w:val="left"/>
      <w:pPr>
        <w:ind w:left="5449" w:hanging="360"/>
      </w:pPr>
    </w:lvl>
    <w:lvl w:ilvl="7" w:tplc="04090019" w:tentative="1">
      <w:start w:val="1"/>
      <w:numFmt w:val="lowerLetter"/>
      <w:lvlText w:val="%8."/>
      <w:lvlJc w:val="left"/>
      <w:pPr>
        <w:ind w:left="6169" w:hanging="360"/>
      </w:pPr>
    </w:lvl>
    <w:lvl w:ilvl="8" w:tplc="0409001B" w:tentative="1">
      <w:start w:val="1"/>
      <w:numFmt w:val="lowerRoman"/>
      <w:lvlText w:val="%9."/>
      <w:lvlJc w:val="right"/>
      <w:pPr>
        <w:ind w:left="6889" w:hanging="180"/>
      </w:pPr>
    </w:lvl>
  </w:abstractNum>
  <w:abstractNum w:abstractNumId="22">
    <w:nsid w:val="33E350C1"/>
    <w:multiLevelType w:val="hybridMultilevel"/>
    <w:tmpl w:val="A26CAD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4C06B04"/>
    <w:multiLevelType w:val="hybridMultilevel"/>
    <w:tmpl w:val="4F5E299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9DFE8C52">
      <w:start w:val="1"/>
      <w:numFmt w:val="lowerLetter"/>
      <w:lvlText w:val="%3)"/>
      <w:lvlJc w:val="right"/>
      <w:pPr>
        <w:ind w:left="2444" w:hanging="180"/>
      </w:pPr>
      <w:rPr>
        <w:rFonts w:ascii="Times New Roman" w:eastAsiaTheme="minorHAnsi" w:hAnsi="Times New Roman" w:cs="Times New Roman"/>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354F51A5"/>
    <w:multiLevelType w:val="multilevel"/>
    <w:tmpl w:val="428C7C68"/>
    <w:lvl w:ilvl="0">
      <w:start w:val="1"/>
      <w:numFmt w:val="decimal"/>
      <w:lvlText w:val="%1."/>
      <w:lvlJc w:val="left"/>
      <w:pPr>
        <w:ind w:left="360" w:hanging="360"/>
      </w:pPr>
      <w:rPr>
        <w:b/>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36796C32"/>
    <w:multiLevelType w:val="hybridMultilevel"/>
    <w:tmpl w:val="A8C2B508"/>
    <w:lvl w:ilvl="0" w:tplc="0409000F">
      <w:start w:val="1"/>
      <w:numFmt w:val="decimal"/>
      <w:lvlText w:val="%1."/>
      <w:lvlJc w:val="left"/>
      <w:pPr>
        <w:ind w:left="720" w:hanging="360"/>
      </w:pPr>
    </w:lvl>
    <w:lvl w:ilvl="1" w:tplc="A9F236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DB257F"/>
    <w:multiLevelType w:val="hybridMultilevel"/>
    <w:tmpl w:val="A8EE3D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B5D2C05"/>
    <w:multiLevelType w:val="hybridMultilevel"/>
    <w:tmpl w:val="041AA7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BFE2EF6"/>
    <w:multiLevelType w:val="hybridMultilevel"/>
    <w:tmpl w:val="779E44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D74A95"/>
    <w:multiLevelType w:val="hybridMultilevel"/>
    <w:tmpl w:val="036802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2A2328"/>
    <w:multiLevelType w:val="hybridMultilevel"/>
    <w:tmpl w:val="B64AB35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40925EF1"/>
    <w:multiLevelType w:val="hybridMultilevel"/>
    <w:tmpl w:val="A4FCE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11F09B7"/>
    <w:multiLevelType w:val="hybridMultilevel"/>
    <w:tmpl w:val="5C78D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2CF4D20"/>
    <w:multiLevelType w:val="hybridMultilevel"/>
    <w:tmpl w:val="2A9E5C1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43A553E3"/>
    <w:multiLevelType w:val="hybridMultilevel"/>
    <w:tmpl w:val="30CA2DBC"/>
    <w:lvl w:ilvl="0" w:tplc="0409000F">
      <w:start w:val="1"/>
      <w:numFmt w:val="decimal"/>
      <w:lvlText w:val="%1."/>
      <w:lvlJc w:val="left"/>
      <w:pPr>
        <w:ind w:left="720" w:hanging="360"/>
      </w:pPr>
    </w:lvl>
    <w:lvl w:ilvl="1" w:tplc="86829502">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52B5110"/>
    <w:multiLevelType w:val="multilevel"/>
    <w:tmpl w:val="779C060A"/>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469056C9"/>
    <w:multiLevelType w:val="hybridMultilevel"/>
    <w:tmpl w:val="55AC3976"/>
    <w:lvl w:ilvl="0" w:tplc="04090019">
      <w:start w:val="1"/>
      <w:numFmt w:val="lowerLetter"/>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490A4F92"/>
    <w:multiLevelType w:val="hybridMultilevel"/>
    <w:tmpl w:val="173CB328"/>
    <w:lvl w:ilvl="0" w:tplc="37065A70">
      <w:start w:val="1"/>
      <w:numFmt w:val="upperLetter"/>
      <w:lvlText w:val="%1."/>
      <w:lvlJc w:val="left"/>
      <w:pPr>
        <w:ind w:left="1080" w:hanging="360"/>
      </w:pPr>
      <w:rPr>
        <w:rFonts w:hint="default"/>
      </w:rPr>
    </w:lvl>
    <w:lvl w:ilvl="1" w:tplc="A3FA3E5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4A98716C"/>
    <w:multiLevelType w:val="hybridMultilevel"/>
    <w:tmpl w:val="312242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C9236D9"/>
    <w:multiLevelType w:val="hybridMultilevel"/>
    <w:tmpl w:val="C32880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4E780E3D"/>
    <w:multiLevelType w:val="hybridMultilevel"/>
    <w:tmpl w:val="DC08D66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4F763916"/>
    <w:multiLevelType w:val="hybridMultilevel"/>
    <w:tmpl w:val="91BEC2B8"/>
    <w:lvl w:ilvl="0" w:tplc="A7F0455A">
      <w:start w:val="1"/>
      <w:numFmt w:val="lowerLetter"/>
      <w:lvlText w:val="%1."/>
      <w:lvlJc w:val="left"/>
      <w:pPr>
        <w:ind w:left="720" w:hanging="360"/>
      </w:pPr>
      <w:rPr>
        <w:rFonts w:ascii="Times New Roman" w:eastAsiaTheme="minorHAnsi" w:hAnsi="Times New Roman" w:cs="Times New Roman"/>
      </w:rPr>
    </w:lvl>
    <w:lvl w:ilvl="1" w:tplc="A5BE12CE">
      <w:start w:val="1"/>
      <w:numFmt w:val="upperLetter"/>
      <w:lvlText w:val="%2."/>
      <w:lvlJc w:val="left"/>
      <w:pPr>
        <w:ind w:left="1800" w:hanging="72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36204C"/>
    <w:multiLevelType w:val="hybridMultilevel"/>
    <w:tmpl w:val="85B041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B005029"/>
    <w:multiLevelType w:val="hybridMultilevel"/>
    <w:tmpl w:val="4A505FB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4">
    <w:nsid w:val="5E2D3756"/>
    <w:multiLevelType w:val="hybridMultilevel"/>
    <w:tmpl w:val="35B84B2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60AD1A70"/>
    <w:multiLevelType w:val="multilevel"/>
    <w:tmpl w:val="9DE25A28"/>
    <w:lvl w:ilvl="0">
      <w:start w:val="1"/>
      <w:numFmt w:val="decimal"/>
      <w:lvlText w:val="%1."/>
      <w:lvlJc w:val="left"/>
      <w:pPr>
        <w:ind w:left="1146" w:hanging="360"/>
      </w:pPr>
    </w:lvl>
    <w:lvl w:ilvl="1">
      <w:start w:val="6"/>
      <w:numFmt w:val="decimal"/>
      <w:isLgl/>
      <w:lvlText w:val="%1.%2"/>
      <w:lvlJc w:val="left"/>
      <w:pPr>
        <w:ind w:left="1506" w:hanging="720"/>
      </w:pPr>
      <w:rPr>
        <w:rFonts w:hint="default"/>
      </w:rPr>
    </w:lvl>
    <w:lvl w:ilvl="2">
      <w:start w:val="5"/>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6">
    <w:nsid w:val="61ED1028"/>
    <w:multiLevelType w:val="hybridMultilevel"/>
    <w:tmpl w:val="8D741E60"/>
    <w:lvl w:ilvl="0" w:tplc="0409000F">
      <w:start w:val="1"/>
      <w:numFmt w:val="decimal"/>
      <w:lvlText w:val="%1."/>
      <w:lvlJc w:val="left"/>
      <w:pPr>
        <w:ind w:left="1004" w:hanging="360"/>
      </w:pPr>
    </w:lvl>
    <w:lvl w:ilvl="1" w:tplc="EAC65292">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6BFB3843"/>
    <w:multiLevelType w:val="hybridMultilevel"/>
    <w:tmpl w:val="513CE952"/>
    <w:lvl w:ilvl="0" w:tplc="BF049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0647E7D"/>
    <w:multiLevelType w:val="hybridMultilevel"/>
    <w:tmpl w:val="C5B8A50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72754B30"/>
    <w:multiLevelType w:val="hybridMultilevel"/>
    <w:tmpl w:val="611CFB60"/>
    <w:lvl w:ilvl="0" w:tplc="C04473A8">
      <w:start w:val="1"/>
      <w:numFmt w:val="lowerLetter"/>
      <w:lvlText w:val="%1."/>
      <w:lvlJc w:val="left"/>
      <w:pPr>
        <w:ind w:left="1004" w:hanging="360"/>
      </w:pPr>
      <w:rPr>
        <w:rFonts w:hint="default"/>
      </w:rPr>
    </w:lvl>
    <w:lvl w:ilvl="1" w:tplc="04090017">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752E4210"/>
    <w:multiLevelType w:val="hybridMultilevel"/>
    <w:tmpl w:val="7FA68088"/>
    <w:lvl w:ilvl="0" w:tplc="4CA4AE4C">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nsid w:val="793C46A0"/>
    <w:multiLevelType w:val="hybridMultilevel"/>
    <w:tmpl w:val="4514681E"/>
    <w:lvl w:ilvl="0" w:tplc="04090019">
      <w:start w:val="10"/>
      <w:numFmt w:val="lowerLetter"/>
      <w:lvlText w:val="%1."/>
      <w:lvlJc w:val="left"/>
      <w:pPr>
        <w:ind w:left="720" w:hanging="360"/>
      </w:pPr>
      <w:rPr>
        <w:rFonts w:hint="default"/>
      </w:rPr>
    </w:lvl>
    <w:lvl w:ilvl="1" w:tplc="B82CDE3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5E6FF7"/>
    <w:multiLevelType w:val="hybridMultilevel"/>
    <w:tmpl w:val="5F3E47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79626594"/>
    <w:multiLevelType w:val="hybridMultilevel"/>
    <w:tmpl w:val="A720058A"/>
    <w:lvl w:ilvl="0" w:tplc="679080D6">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nsid w:val="798252A3"/>
    <w:multiLevelType w:val="hybridMultilevel"/>
    <w:tmpl w:val="91D073E2"/>
    <w:lvl w:ilvl="0" w:tplc="27848156">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7B3D305E"/>
    <w:multiLevelType w:val="hybridMultilevel"/>
    <w:tmpl w:val="31004C5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nsid w:val="7F3203D9"/>
    <w:multiLevelType w:val="hybridMultilevel"/>
    <w:tmpl w:val="687CF13C"/>
    <w:lvl w:ilvl="0" w:tplc="CDCA3BDA">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4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7"/>
  </w:num>
  <w:num w:numId="7">
    <w:abstractNumId w:val="8"/>
  </w:num>
  <w:num w:numId="8">
    <w:abstractNumId w:val="14"/>
  </w:num>
  <w:num w:numId="9">
    <w:abstractNumId w:val="54"/>
  </w:num>
  <w:num w:numId="10">
    <w:abstractNumId w:val="35"/>
  </w:num>
  <w:num w:numId="11">
    <w:abstractNumId w:val="13"/>
  </w:num>
  <w:num w:numId="12">
    <w:abstractNumId w:val="17"/>
  </w:num>
  <w:num w:numId="13">
    <w:abstractNumId w:val="24"/>
  </w:num>
  <w:num w:numId="14">
    <w:abstractNumId w:val="30"/>
  </w:num>
  <w:num w:numId="15">
    <w:abstractNumId w:val="3"/>
  </w:num>
  <w:num w:numId="16">
    <w:abstractNumId w:val="15"/>
  </w:num>
  <w:num w:numId="17">
    <w:abstractNumId w:val="55"/>
  </w:num>
  <w:num w:numId="18">
    <w:abstractNumId w:val="48"/>
  </w:num>
  <w:num w:numId="19">
    <w:abstractNumId w:val="44"/>
  </w:num>
  <w:num w:numId="20">
    <w:abstractNumId w:val="34"/>
  </w:num>
  <w:num w:numId="21">
    <w:abstractNumId w:val="6"/>
  </w:num>
  <w:num w:numId="22">
    <w:abstractNumId w:val="26"/>
  </w:num>
  <w:num w:numId="23">
    <w:abstractNumId w:val="39"/>
  </w:num>
  <w:num w:numId="24">
    <w:abstractNumId w:val="11"/>
  </w:num>
  <w:num w:numId="25">
    <w:abstractNumId w:val="33"/>
  </w:num>
  <w:num w:numId="26">
    <w:abstractNumId w:val="50"/>
  </w:num>
  <w:num w:numId="27">
    <w:abstractNumId w:val="53"/>
  </w:num>
  <w:num w:numId="28">
    <w:abstractNumId w:val="45"/>
  </w:num>
  <w:num w:numId="29">
    <w:abstractNumId w:val="38"/>
  </w:num>
  <w:num w:numId="30">
    <w:abstractNumId w:val="2"/>
  </w:num>
  <w:num w:numId="31">
    <w:abstractNumId w:val="22"/>
  </w:num>
  <w:num w:numId="32">
    <w:abstractNumId w:val="47"/>
  </w:num>
  <w:num w:numId="33">
    <w:abstractNumId w:val="29"/>
  </w:num>
  <w:num w:numId="34">
    <w:abstractNumId w:val="36"/>
  </w:num>
  <w:num w:numId="35">
    <w:abstractNumId w:val="16"/>
  </w:num>
  <w:num w:numId="36">
    <w:abstractNumId w:val="42"/>
  </w:num>
  <w:num w:numId="37">
    <w:abstractNumId w:val="56"/>
  </w:num>
  <w:num w:numId="38">
    <w:abstractNumId w:val="27"/>
  </w:num>
  <w:num w:numId="39">
    <w:abstractNumId w:val="25"/>
  </w:num>
  <w:num w:numId="40">
    <w:abstractNumId w:val="37"/>
  </w:num>
  <w:num w:numId="41">
    <w:abstractNumId w:val="21"/>
  </w:num>
  <w:num w:numId="42">
    <w:abstractNumId w:val="32"/>
  </w:num>
  <w:num w:numId="43">
    <w:abstractNumId w:val="31"/>
  </w:num>
  <w:num w:numId="44">
    <w:abstractNumId w:val="46"/>
  </w:num>
  <w:num w:numId="45">
    <w:abstractNumId w:val="40"/>
  </w:num>
  <w:num w:numId="46">
    <w:abstractNumId w:val="0"/>
  </w:num>
  <w:num w:numId="47">
    <w:abstractNumId w:val="5"/>
  </w:num>
  <w:num w:numId="48">
    <w:abstractNumId w:val="1"/>
  </w:num>
  <w:num w:numId="49">
    <w:abstractNumId w:val="51"/>
  </w:num>
  <w:num w:numId="50">
    <w:abstractNumId w:val="52"/>
  </w:num>
  <w:num w:numId="51">
    <w:abstractNumId w:val="12"/>
  </w:num>
  <w:num w:numId="52">
    <w:abstractNumId w:val="10"/>
  </w:num>
  <w:num w:numId="53">
    <w:abstractNumId w:val="18"/>
  </w:num>
  <w:num w:numId="54">
    <w:abstractNumId w:val="9"/>
  </w:num>
  <w:num w:numId="55">
    <w:abstractNumId w:val="49"/>
  </w:num>
  <w:num w:numId="56">
    <w:abstractNumId w:val="23"/>
  </w:num>
  <w:num w:numId="57">
    <w:abstractNumId w:val="28"/>
  </w:num>
  <w:numIdMacAtCleanup w:val="4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9"/>
  <w:hideSpellingErrors/>
  <w:documentProtection w:edit="forms" w:enforcement="1" w:cryptProviderType="rsaFull" w:cryptAlgorithmClass="hash" w:cryptAlgorithmType="typeAny" w:cryptAlgorithmSid="4" w:cryptSpinCount="50000" w:hash="hjumNGjazz7QD2EAWewvqK0ADYA=" w:salt="/5S/jvcPwY+K4qk0Se3Ruw=="/>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CC1CC8"/>
    <w:rsid w:val="0000136E"/>
    <w:rsid w:val="00007A97"/>
    <w:rsid w:val="00012B4F"/>
    <w:rsid w:val="00022F56"/>
    <w:rsid w:val="00024061"/>
    <w:rsid w:val="0003276E"/>
    <w:rsid w:val="000342F0"/>
    <w:rsid w:val="00035499"/>
    <w:rsid w:val="00036C9D"/>
    <w:rsid w:val="000412DF"/>
    <w:rsid w:val="00045258"/>
    <w:rsid w:val="00047694"/>
    <w:rsid w:val="000514D4"/>
    <w:rsid w:val="0005376B"/>
    <w:rsid w:val="000537FF"/>
    <w:rsid w:val="00054809"/>
    <w:rsid w:val="000575D6"/>
    <w:rsid w:val="00060004"/>
    <w:rsid w:val="000657F0"/>
    <w:rsid w:val="000712E5"/>
    <w:rsid w:val="000745A0"/>
    <w:rsid w:val="0008363C"/>
    <w:rsid w:val="00084C80"/>
    <w:rsid w:val="00087316"/>
    <w:rsid w:val="0009321D"/>
    <w:rsid w:val="000A1E27"/>
    <w:rsid w:val="000A35AA"/>
    <w:rsid w:val="000A65CC"/>
    <w:rsid w:val="000A78FF"/>
    <w:rsid w:val="000B69EE"/>
    <w:rsid w:val="000C2059"/>
    <w:rsid w:val="000C2741"/>
    <w:rsid w:val="000C45B9"/>
    <w:rsid w:val="000C577D"/>
    <w:rsid w:val="000D16D6"/>
    <w:rsid w:val="000D2311"/>
    <w:rsid w:val="000D47FA"/>
    <w:rsid w:val="000E0CBC"/>
    <w:rsid w:val="000E2D28"/>
    <w:rsid w:val="000E7F0B"/>
    <w:rsid w:val="000F121E"/>
    <w:rsid w:val="000F3E1E"/>
    <w:rsid w:val="000F4F1B"/>
    <w:rsid w:val="000F73CB"/>
    <w:rsid w:val="00101242"/>
    <w:rsid w:val="00115A57"/>
    <w:rsid w:val="00117339"/>
    <w:rsid w:val="0012482C"/>
    <w:rsid w:val="001251ED"/>
    <w:rsid w:val="00126503"/>
    <w:rsid w:val="001278BA"/>
    <w:rsid w:val="00127F20"/>
    <w:rsid w:val="00133816"/>
    <w:rsid w:val="00135C55"/>
    <w:rsid w:val="00146705"/>
    <w:rsid w:val="0017099D"/>
    <w:rsid w:val="00175B19"/>
    <w:rsid w:val="0017686D"/>
    <w:rsid w:val="00177248"/>
    <w:rsid w:val="00184E72"/>
    <w:rsid w:val="0018767C"/>
    <w:rsid w:val="00192616"/>
    <w:rsid w:val="00194119"/>
    <w:rsid w:val="001973D5"/>
    <w:rsid w:val="001A39DD"/>
    <w:rsid w:val="001A4D6A"/>
    <w:rsid w:val="001B7071"/>
    <w:rsid w:val="001D1929"/>
    <w:rsid w:val="001D77F6"/>
    <w:rsid w:val="001E22EC"/>
    <w:rsid w:val="001F6833"/>
    <w:rsid w:val="002046D8"/>
    <w:rsid w:val="00207507"/>
    <w:rsid w:val="002108FC"/>
    <w:rsid w:val="0021420C"/>
    <w:rsid w:val="00220983"/>
    <w:rsid w:val="00227888"/>
    <w:rsid w:val="002301D8"/>
    <w:rsid w:val="002376D0"/>
    <w:rsid w:val="00241367"/>
    <w:rsid w:val="00242479"/>
    <w:rsid w:val="00243371"/>
    <w:rsid w:val="0025128C"/>
    <w:rsid w:val="00251F27"/>
    <w:rsid w:val="00255E71"/>
    <w:rsid w:val="002623C6"/>
    <w:rsid w:val="002644A7"/>
    <w:rsid w:val="00264D0C"/>
    <w:rsid w:val="0027068C"/>
    <w:rsid w:val="0027196D"/>
    <w:rsid w:val="002757CE"/>
    <w:rsid w:val="002763C8"/>
    <w:rsid w:val="0028602D"/>
    <w:rsid w:val="00287F12"/>
    <w:rsid w:val="0029233A"/>
    <w:rsid w:val="00294C77"/>
    <w:rsid w:val="00294E08"/>
    <w:rsid w:val="002A6997"/>
    <w:rsid w:val="002B0385"/>
    <w:rsid w:val="002B0732"/>
    <w:rsid w:val="002B0FBA"/>
    <w:rsid w:val="002C079D"/>
    <w:rsid w:val="002C647A"/>
    <w:rsid w:val="002D5932"/>
    <w:rsid w:val="002D60EF"/>
    <w:rsid w:val="002E7630"/>
    <w:rsid w:val="00301375"/>
    <w:rsid w:val="0031093A"/>
    <w:rsid w:val="00311175"/>
    <w:rsid w:val="003166D2"/>
    <w:rsid w:val="00320AA7"/>
    <w:rsid w:val="00326ECB"/>
    <w:rsid w:val="00337AE1"/>
    <w:rsid w:val="00350215"/>
    <w:rsid w:val="003530AC"/>
    <w:rsid w:val="00354794"/>
    <w:rsid w:val="003624EF"/>
    <w:rsid w:val="003656DF"/>
    <w:rsid w:val="00372252"/>
    <w:rsid w:val="00373150"/>
    <w:rsid w:val="00382102"/>
    <w:rsid w:val="00385222"/>
    <w:rsid w:val="003854B5"/>
    <w:rsid w:val="00386843"/>
    <w:rsid w:val="003875E9"/>
    <w:rsid w:val="00390B72"/>
    <w:rsid w:val="0039223E"/>
    <w:rsid w:val="00393428"/>
    <w:rsid w:val="00394CF3"/>
    <w:rsid w:val="0039558A"/>
    <w:rsid w:val="003A0D19"/>
    <w:rsid w:val="003A2EEA"/>
    <w:rsid w:val="003A5BA3"/>
    <w:rsid w:val="003A7450"/>
    <w:rsid w:val="003B7BDA"/>
    <w:rsid w:val="003C463F"/>
    <w:rsid w:val="003C6434"/>
    <w:rsid w:val="003C7C92"/>
    <w:rsid w:val="003D0BFD"/>
    <w:rsid w:val="003D1320"/>
    <w:rsid w:val="003D135B"/>
    <w:rsid w:val="003D1811"/>
    <w:rsid w:val="003D1B8B"/>
    <w:rsid w:val="003E1C0D"/>
    <w:rsid w:val="003E2307"/>
    <w:rsid w:val="003E4A76"/>
    <w:rsid w:val="003E6F00"/>
    <w:rsid w:val="003E71E4"/>
    <w:rsid w:val="003F03F1"/>
    <w:rsid w:val="003F281B"/>
    <w:rsid w:val="003F5DA0"/>
    <w:rsid w:val="00403F2F"/>
    <w:rsid w:val="0040692D"/>
    <w:rsid w:val="0041628B"/>
    <w:rsid w:val="00416897"/>
    <w:rsid w:val="00417592"/>
    <w:rsid w:val="00417B41"/>
    <w:rsid w:val="00422D8C"/>
    <w:rsid w:val="004260B9"/>
    <w:rsid w:val="00427446"/>
    <w:rsid w:val="00430507"/>
    <w:rsid w:val="00431916"/>
    <w:rsid w:val="00436D1A"/>
    <w:rsid w:val="00444EC0"/>
    <w:rsid w:val="00445718"/>
    <w:rsid w:val="004547CD"/>
    <w:rsid w:val="00457824"/>
    <w:rsid w:val="00460555"/>
    <w:rsid w:val="00470718"/>
    <w:rsid w:val="004776A1"/>
    <w:rsid w:val="0048610B"/>
    <w:rsid w:val="0048760C"/>
    <w:rsid w:val="00490B5D"/>
    <w:rsid w:val="00495869"/>
    <w:rsid w:val="0049664A"/>
    <w:rsid w:val="00496658"/>
    <w:rsid w:val="004A6DF2"/>
    <w:rsid w:val="004B0F0C"/>
    <w:rsid w:val="004B41F7"/>
    <w:rsid w:val="004C51F2"/>
    <w:rsid w:val="004D2B90"/>
    <w:rsid w:val="004D4948"/>
    <w:rsid w:val="004D7399"/>
    <w:rsid w:val="004E1476"/>
    <w:rsid w:val="004E4D6C"/>
    <w:rsid w:val="004F2851"/>
    <w:rsid w:val="004F35D4"/>
    <w:rsid w:val="004F4118"/>
    <w:rsid w:val="004F6298"/>
    <w:rsid w:val="00503D93"/>
    <w:rsid w:val="00505341"/>
    <w:rsid w:val="00505B26"/>
    <w:rsid w:val="005067AD"/>
    <w:rsid w:val="005076BB"/>
    <w:rsid w:val="00513214"/>
    <w:rsid w:val="00522A73"/>
    <w:rsid w:val="00523A1B"/>
    <w:rsid w:val="00531EEB"/>
    <w:rsid w:val="00535A4E"/>
    <w:rsid w:val="00535C40"/>
    <w:rsid w:val="0054244A"/>
    <w:rsid w:val="00544B43"/>
    <w:rsid w:val="005507BF"/>
    <w:rsid w:val="00553853"/>
    <w:rsid w:val="00560617"/>
    <w:rsid w:val="00565138"/>
    <w:rsid w:val="0056666A"/>
    <w:rsid w:val="00567FD0"/>
    <w:rsid w:val="005702A0"/>
    <w:rsid w:val="0057123E"/>
    <w:rsid w:val="00574018"/>
    <w:rsid w:val="00596069"/>
    <w:rsid w:val="0059651C"/>
    <w:rsid w:val="005A062F"/>
    <w:rsid w:val="005A1311"/>
    <w:rsid w:val="005A17DE"/>
    <w:rsid w:val="005B0D58"/>
    <w:rsid w:val="005B1D39"/>
    <w:rsid w:val="005C01DF"/>
    <w:rsid w:val="005D0471"/>
    <w:rsid w:val="005D2EAF"/>
    <w:rsid w:val="005E297B"/>
    <w:rsid w:val="005E2C8D"/>
    <w:rsid w:val="005F094D"/>
    <w:rsid w:val="005F1ADF"/>
    <w:rsid w:val="00601471"/>
    <w:rsid w:val="00604547"/>
    <w:rsid w:val="006142F5"/>
    <w:rsid w:val="00614AEC"/>
    <w:rsid w:val="00620B95"/>
    <w:rsid w:val="006228BF"/>
    <w:rsid w:val="00622C64"/>
    <w:rsid w:val="00623D43"/>
    <w:rsid w:val="00624F94"/>
    <w:rsid w:val="00624F9F"/>
    <w:rsid w:val="00627F46"/>
    <w:rsid w:val="00632D0F"/>
    <w:rsid w:val="00634CA3"/>
    <w:rsid w:val="00643DE4"/>
    <w:rsid w:val="00654869"/>
    <w:rsid w:val="00654C4D"/>
    <w:rsid w:val="00657AFF"/>
    <w:rsid w:val="0066287F"/>
    <w:rsid w:val="00664304"/>
    <w:rsid w:val="006649B6"/>
    <w:rsid w:val="006661C2"/>
    <w:rsid w:val="00666204"/>
    <w:rsid w:val="00667329"/>
    <w:rsid w:val="00677908"/>
    <w:rsid w:val="00680BA5"/>
    <w:rsid w:val="00681CD5"/>
    <w:rsid w:val="006A05BD"/>
    <w:rsid w:val="006A0AB0"/>
    <w:rsid w:val="006A50D9"/>
    <w:rsid w:val="006B444A"/>
    <w:rsid w:val="006B544D"/>
    <w:rsid w:val="006B5772"/>
    <w:rsid w:val="006C4EB2"/>
    <w:rsid w:val="006D2C41"/>
    <w:rsid w:val="006D556E"/>
    <w:rsid w:val="006E2566"/>
    <w:rsid w:val="006E5894"/>
    <w:rsid w:val="006E7786"/>
    <w:rsid w:val="006F0D7F"/>
    <w:rsid w:val="006F2723"/>
    <w:rsid w:val="006F350B"/>
    <w:rsid w:val="006F4A57"/>
    <w:rsid w:val="006F50E6"/>
    <w:rsid w:val="006F5F93"/>
    <w:rsid w:val="006F67E4"/>
    <w:rsid w:val="006F700B"/>
    <w:rsid w:val="00702357"/>
    <w:rsid w:val="00702A8E"/>
    <w:rsid w:val="00710247"/>
    <w:rsid w:val="007113C4"/>
    <w:rsid w:val="00717B6F"/>
    <w:rsid w:val="007202D9"/>
    <w:rsid w:val="00722CE4"/>
    <w:rsid w:val="0073023B"/>
    <w:rsid w:val="00733E43"/>
    <w:rsid w:val="0074427F"/>
    <w:rsid w:val="00747DCF"/>
    <w:rsid w:val="00750971"/>
    <w:rsid w:val="007534B6"/>
    <w:rsid w:val="00753671"/>
    <w:rsid w:val="00760489"/>
    <w:rsid w:val="007610D4"/>
    <w:rsid w:val="007622F6"/>
    <w:rsid w:val="00771CAE"/>
    <w:rsid w:val="007767B9"/>
    <w:rsid w:val="00777DEB"/>
    <w:rsid w:val="00781E0C"/>
    <w:rsid w:val="007826F5"/>
    <w:rsid w:val="00794F5E"/>
    <w:rsid w:val="0079629D"/>
    <w:rsid w:val="007A0F01"/>
    <w:rsid w:val="007A3D9D"/>
    <w:rsid w:val="007A6B3C"/>
    <w:rsid w:val="007B22D7"/>
    <w:rsid w:val="007B38A9"/>
    <w:rsid w:val="007B55FE"/>
    <w:rsid w:val="007C0379"/>
    <w:rsid w:val="007D3A3F"/>
    <w:rsid w:val="007E1C18"/>
    <w:rsid w:val="007E2E0C"/>
    <w:rsid w:val="007E3F51"/>
    <w:rsid w:val="007E42A7"/>
    <w:rsid w:val="007E45CF"/>
    <w:rsid w:val="007E537A"/>
    <w:rsid w:val="007F2558"/>
    <w:rsid w:val="00805315"/>
    <w:rsid w:val="008070B4"/>
    <w:rsid w:val="00807213"/>
    <w:rsid w:val="00810962"/>
    <w:rsid w:val="00810A7D"/>
    <w:rsid w:val="008222F2"/>
    <w:rsid w:val="00826F41"/>
    <w:rsid w:val="00827145"/>
    <w:rsid w:val="00827945"/>
    <w:rsid w:val="00831885"/>
    <w:rsid w:val="00843076"/>
    <w:rsid w:val="00850E81"/>
    <w:rsid w:val="00851164"/>
    <w:rsid w:val="008517FF"/>
    <w:rsid w:val="00851A6B"/>
    <w:rsid w:val="008522CC"/>
    <w:rsid w:val="0085546C"/>
    <w:rsid w:val="00857F8C"/>
    <w:rsid w:val="0086526C"/>
    <w:rsid w:val="008668B0"/>
    <w:rsid w:val="00871A93"/>
    <w:rsid w:val="00874438"/>
    <w:rsid w:val="00881B38"/>
    <w:rsid w:val="00882B28"/>
    <w:rsid w:val="008934E9"/>
    <w:rsid w:val="0089750C"/>
    <w:rsid w:val="008A12E6"/>
    <w:rsid w:val="008A1C12"/>
    <w:rsid w:val="008A32D6"/>
    <w:rsid w:val="008A41D4"/>
    <w:rsid w:val="008B2520"/>
    <w:rsid w:val="008B3F7E"/>
    <w:rsid w:val="008C14CD"/>
    <w:rsid w:val="008C68CE"/>
    <w:rsid w:val="008D0F33"/>
    <w:rsid w:val="008D1F1C"/>
    <w:rsid w:val="008D767C"/>
    <w:rsid w:val="008E5DCF"/>
    <w:rsid w:val="008E7091"/>
    <w:rsid w:val="008F09C5"/>
    <w:rsid w:val="00906A76"/>
    <w:rsid w:val="009100A8"/>
    <w:rsid w:val="00911AAF"/>
    <w:rsid w:val="00912D26"/>
    <w:rsid w:val="00915601"/>
    <w:rsid w:val="00915B0E"/>
    <w:rsid w:val="009160FE"/>
    <w:rsid w:val="00921D73"/>
    <w:rsid w:val="00922AFB"/>
    <w:rsid w:val="0092389F"/>
    <w:rsid w:val="00934AA3"/>
    <w:rsid w:val="00936B07"/>
    <w:rsid w:val="00937BB7"/>
    <w:rsid w:val="0094303D"/>
    <w:rsid w:val="00946E3E"/>
    <w:rsid w:val="009510AD"/>
    <w:rsid w:val="00957858"/>
    <w:rsid w:val="00961650"/>
    <w:rsid w:val="009757D0"/>
    <w:rsid w:val="00987970"/>
    <w:rsid w:val="00991F19"/>
    <w:rsid w:val="00994EA3"/>
    <w:rsid w:val="00997563"/>
    <w:rsid w:val="009A4184"/>
    <w:rsid w:val="009A77AC"/>
    <w:rsid w:val="009B75B1"/>
    <w:rsid w:val="009C0D52"/>
    <w:rsid w:val="009C27E5"/>
    <w:rsid w:val="009C3F85"/>
    <w:rsid w:val="009D08B7"/>
    <w:rsid w:val="009D3381"/>
    <w:rsid w:val="009D6014"/>
    <w:rsid w:val="009E2C98"/>
    <w:rsid w:val="009E2ECE"/>
    <w:rsid w:val="009E7734"/>
    <w:rsid w:val="009E7A0E"/>
    <w:rsid w:val="009F37CD"/>
    <w:rsid w:val="009F3875"/>
    <w:rsid w:val="009F5D81"/>
    <w:rsid w:val="00A003C6"/>
    <w:rsid w:val="00A071E3"/>
    <w:rsid w:val="00A17FCC"/>
    <w:rsid w:val="00A21EBD"/>
    <w:rsid w:val="00A22C61"/>
    <w:rsid w:val="00A2363F"/>
    <w:rsid w:val="00A23892"/>
    <w:rsid w:val="00A24288"/>
    <w:rsid w:val="00A3367C"/>
    <w:rsid w:val="00A372B4"/>
    <w:rsid w:val="00A412CB"/>
    <w:rsid w:val="00A41FAD"/>
    <w:rsid w:val="00A42181"/>
    <w:rsid w:val="00A46BD2"/>
    <w:rsid w:val="00A54BA7"/>
    <w:rsid w:val="00A5676B"/>
    <w:rsid w:val="00A67520"/>
    <w:rsid w:val="00A7633C"/>
    <w:rsid w:val="00A836A0"/>
    <w:rsid w:val="00A8408D"/>
    <w:rsid w:val="00A904FC"/>
    <w:rsid w:val="00A93385"/>
    <w:rsid w:val="00A94C2F"/>
    <w:rsid w:val="00A950EA"/>
    <w:rsid w:val="00AA0F2B"/>
    <w:rsid w:val="00AB2E1D"/>
    <w:rsid w:val="00AC3EBD"/>
    <w:rsid w:val="00AC6B3E"/>
    <w:rsid w:val="00AD1EF5"/>
    <w:rsid w:val="00AE2AA7"/>
    <w:rsid w:val="00AF2C36"/>
    <w:rsid w:val="00AF6C2B"/>
    <w:rsid w:val="00B040AC"/>
    <w:rsid w:val="00B06982"/>
    <w:rsid w:val="00B1000C"/>
    <w:rsid w:val="00B119AA"/>
    <w:rsid w:val="00B12C58"/>
    <w:rsid w:val="00B152BC"/>
    <w:rsid w:val="00B157AB"/>
    <w:rsid w:val="00B15A45"/>
    <w:rsid w:val="00B24E5C"/>
    <w:rsid w:val="00B26904"/>
    <w:rsid w:val="00B31166"/>
    <w:rsid w:val="00B3244E"/>
    <w:rsid w:val="00B32805"/>
    <w:rsid w:val="00B332BB"/>
    <w:rsid w:val="00B339A6"/>
    <w:rsid w:val="00B33A1A"/>
    <w:rsid w:val="00B359A6"/>
    <w:rsid w:val="00B400EB"/>
    <w:rsid w:val="00B44439"/>
    <w:rsid w:val="00B45F75"/>
    <w:rsid w:val="00B52EC9"/>
    <w:rsid w:val="00B572A2"/>
    <w:rsid w:val="00B612CB"/>
    <w:rsid w:val="00B64597"/>
    <w:rsid w:val="00B6622F"/>
    <w:rsid w:val="00B66E5A"/>
    <w:rsid w:val="00B67068"/>
    <w:rsid w:val="00B7063F"/>
    <w:rsid w:val="00B73FB2"/>
    <w:rsid w:val="00B8336A"/>
    <w:rsid w:val="00B86EAD"/>
    <w:rsid w:val="00B91AD2"/>
    <w:rsid w:val="00B926ED"/>
    <w:rsid w:val="00BA0105"/>
    <w:rsid w:val="00BA27C2"/>
    <w:rsid w:val="00BA4C4B"/>
    <w:rsid w:val="00BA5100"/>
    <w:rsid w:val="00BA65C6"/>
    <w:rsid w:val="00BB39D9"/>
    <w:rsid w:val="00BB45A9"/>
    <w:rsid w:val="00BB7587"/>
    <w:rsid w:val="00BC6915"/>
    <w:rsid w:val="00BD2EF0"/>
    <w:rsid w:val="00BD34FB"/>
    <w:rsid w:val="00BD4E9C"/>
    <w:rsid w:val="00BD55F9"/>
    <w:rsid w:val="00BD5BEC"/>
    <w:rsid w:val="00BD6F13"/>
    <w:rsid w:val="00BE1445"/>
    <w:rsid w:val="00BE21A6"/>
    <w:rsid w:val="00BE5F31"/>
    <w:rsid w:val="00BF106C"/>
    <w:rsid w:val="00BF38A3"/>
    <w:rsid w:val="00C00486"/>
    <w:rsid w:val="00C0057F"/>
    <w:rsid w:val="00C00FF1"/>
    <w:rsid w:val="00C01343"/>
    <w:rsid w:val="00C01751"/>
    <w:rsid w:val="00C057F7"/>
    <w:rsid w:val="00C059E5"/>
    <w:rsid w:val="00C11578"/>
    <w:rsid w:val="00C12694"/>
    <w:rsid w:val="00C244BC"/>
    <w:rsid w:val="00C32750"/>
    <w:rsid w:val="00C40625"/>
    <w:rsid w:val="00C42953"/>
    <w:rsid w:val="00C431A3"/>
    <w:rsid w:val="00C44507"/>
    <w:rsid w:val="00C45FF6"/>
    <w:rsid w:val="00C47129"/>
    <w:rsid w:val="00C517AB"/>
    <w:rsid w:val="00C5273F"/>
    <w:rsid w:val="00C61C85"/>
    <w:rsid w:val="00C6410D"/>
    <w:rsid w:val="00C66554"/>
    <w:rsid w:val="00C67886"/>
    <w:rsid w:val="00C67A75"/>
    <w:rsid w:val="00C729D0"/>
    <w:rsid w:val="00C7552E"/>
    <w:rsid w:val="00C82405"/>
    <w:rsid w:val="00C92998"/>
    <w:rsid w:val="00C942B0"/>
    <w:rsid w:val="00CA0BAD"/>
    <w:rsid w:val="00CA18C5"/>
    <w:rsid w:val="00CA56D3"/>
    <w:rsid w:val="00CB254F"/>
    <w:rsid w:val="00CB287A"/>
    <w:rsid w:val="00CB4F46"/>
    <w:rsid w:val="00CC1CC8"/>
    <w:rsid w:val="00CD01E5"/>
    <w:rsid w:val="00CD2820"/>
    <w:rsid w:val="00CD7ECD"/>
    <w:rsid w:val="00CF1AD9"/>
    <w:rsid w:val="00CF1DE9"/>
    <w:rsid w:val="00CF44BE"/>
    <w:rsid w:val="00CF460B"/>
    <w:rsid w:val="00CF500C"/>
    <w:rsid w:val="00CF7DED"/>
    <w:rsid w:val="00CF7F4D"/>
    <w:rsid w:val="00D04A42"/>
    <w:rsid w:val="00D11AC9"/>
    <w:rsid w:val="00D122BC"/>
    <w:rsid w:val="00D15BDB"/>
    <w:rsid w:val="00D16F19"/>
    <w:rsid w:val="00D21867"/>
    <w:rsid w:val="00D21F64"/>
    <w:rsid w:val="00D249E9"/>
    <w:rsid w:val="00D37178"/>
    <w:rsid w:val="00D407D6"/>
    <w:rsid w:val="00D43772"/>
    <w:rsid w:val="00D437D8"/>
    <w:rsid w:val="00D4475E"/>
    <w:rsid w:val="00D5109A"/>
    <w:rsid w:val="00D52F10"/>
    <w:rsid w:val="00D57D8F"/>
    <w:rsid w:val="00D611D1"/>
    <w:rsid w:val="00D62827"/>
    <w:rsid w:val="00D71866"/>
    <w:rsid w:val="00D74EAD"/>
    <w:rsid w:val="00D800A6"/>
    <w:rsid w:val="00D93E8E"/>
    <w:rsid w:val="00DA310F"/>
    <w:rsid w:val="00DB0F53"/>
    <w:rsid w:val="00DB36F4"/>
    <w:rsid w:val="00DB5BC6"/>
    <w:rsid w:val="00DB653E"/>
    <w:rsid w:val="00DB74F9"/>
    <w:rsid w:val="00DC10F9"/>
    <w:rsid w:val="00DC3C7E"/>
    <w:rsid w:val="00DC5654"/>
    <w:rsid w:val="00DC74F0"/>
    <w:rsid w:val="00DD30BF"/>
    <w:rsid w:val="00DD3519"/>
    <w:rsid w:val="00DD45A1"/>
    <w:rsid w:val="00DD4AC2"/>
    <w:rsid w:val="00DD659A"/>
    <w:rsid w:val="00DD6A5A"/>
    <w:rsid w:val="00DD722F"/>
    <w:rsid w:val="00DD76EF"/>
    <w:rsid w:val="00DD7B65"/>
    <w:rsid w:val="00DE7C50"/>
    <w:rsid w:val="00DF1A57"/>
    <w:rsid w:val="00DF24A2"/>
    <w:rsid w:val="00DF2AE6"/>
    <w:rsid w:val="00DF2C77"/>
    <w:rsid w:val="00DF3CE2"/>
    <w:rsid w:val="00DF77CE"/>
    <w:rsid w:val="00E06846"/>
    <w:rsid w:val="00E10C01"/>
    <w:rsid w:val="00E124FB"/>
    <w:rsid w:val="00E31331"/>
    <w:rsid w:val="00E33C5E"/>
    <w:rsid w:val="00E348FA"/>
    <w:rsid w:val="00E4464E"/>
    <w:rsid w:val="00E447AB"/>
    <w:rsid w:val="00E618D4"/>
    <w:rsid w:val="00E631A8"/>
    <w:rsid w:val="00E64B25"/>
    <w:rsid w:val="00E72249"/>
    <w:rsid w:val="00E76C27"/>
    <w:rsid w:val="00E81DD2"/>
    <w:rsid w:val="00E853B8"/>
    <w:rsid w:val="00E92CE6"/>
    <w:rsid w:val="00EA2A09"/>
    <w:rsid w:val="00EA4195"/>
    <w:rsid w:val="00EA4560"/>
    <w:rsid w:val="00EA50E8"/>
    <w:rsid w:val="00EB0D76"/>
    <w:rsid w:val="00EB3715"/>
    <w:rsid w:val="00EB7ADE"/>
    <w:rsid w:val="00EC05B3"/>
    <w:rsid w:val="00EC1A38"/>
    <w:rsid w:val="00ED2C59"/>
    <w:rsid w:val="00ED421F"/>
    <w:rsid w:val="00EE323E"/>
    <w:rsid w:val="00EE4367"/>
    <w:rsid w:val="00EF55B0"/>
    <w:rsid w:val="00F042B4"/>
    <w:rsid w:val="00F04425"/>
    <w:rsid w:val="00F11BD2"/>
    <w:rsid w:val="00F16AFE"/>
    <w:rsid w:val="00F24790"/>
    <w:rsid w:val="00F3115D"/>
    <w:rsid w:val="00F3343A"/>
    <w:rsid w:val="00F361FB"/>
    <w:rsid w:val="00F36DD3"/>
    <w:rsid w:val="00F37BF0"/>
    <w:rsid w:val="00F566E0"/>
    <w:rsid w:val="00F5729C"/>
    <w:rsid w:val="00F73F19"/>
    <w:rsid w:val="00F74A17"/>
    <w:rsid w:val="00F74A2F"/>
    <w:rsid w:val="00F75263"/>
    <w:rsid w:val="00F75AE7"/>
    <w:rsid w:val="00F763C7"/>
    <w:rsid w:val="00F82D86"/>
    <w:rsid w:val="00F902FB"/>
    <w:rsid w:val="00FA03FB"/>
    <w:rsid w:val="00FA0B24"/>
    <w:rsid w:val="00FA2FA4"/>
    <w:rsid w:val="00FA36CD"/>
    <w:rsid w:val="00FB1BC7"/>
    <w:rsid w:val="00FB2398"/>
    <w:rsid w:val="00FC5271"/>
    <w:rsid w:val="00FC788E"/>
    <w:rsid w:val="00FC7B9E"/>
    <w:rsid w:val="00FD14E7"/>
    <w:rsid w:val="00FD254F"/>
    <w:rsid w:val="00FD6941"/>
    <w:rsid w:val="00FD6D4C"/>
    <w:rsid w:val="00FD787E"/>
    <w:rsid w:val="00FE450A"/>
    <w:rsid w:val="00FE56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Straight Arrow Connector 10"/>
        <o:r id="V:Rule2" type="connector" idref="#Straight Arrow Connector 11"/>
        <o:r id="V:Rule3" type="connector" idref="#Straight Arrow Connector 18"/>
        <o:r id="V:Rule4" type="connector" idref="#Straight Arrow Connector 104"/>
        <o:r id="V:Rule5" type="connector" idref="#Straight Arrow Connector 105"/>
        <o:r id="V:Rule6" type="connector" idref="#Straight Arrow Connector 107"/>
        <o:r id="V:Rule7" type="connector" idref="#Straight Arrow Connector 114"/>
        <o:r id="V:Rule8" type="connector" idref="#Straight Arrow Connector 11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18851256">
      <w:bodyDiv w:val="1"/>
      <w:marLeft w:val="0"/>
      <w:marRight w:val="0"/>
      <w:marTop w:val="0"/>
      <w:marBottom w:val="0"/>
      <w:divBdr>
        <w:top w:val="none" w:sz="0" w:space="0" w:color="auto"/>
        <w:left w:val="none" w:sz="0" w:space="0" w:color="auto"/>
        <w:bottom w:val="none" w:sz="0" w:space="0" w:color="auto"/>
        <w:right w:val="none" w:sz="0" w:space="0" w:color="auto"/>
      </w:divBdr>
    </w:div>
    <w:div w:id="448160693">
      <w:bodyDiv w:val="1"/>
      <w:marLeft w:val="0"/>
      <w:marRight w:val="0"/>
      <w:marTop w:val="0"/>
      <w:marBottom w:val="0"/>
      <w:divBdr>
        <w:top w:val="none" w:sz="0" w:space="0" w:color="auto"/>
        <w:left w:val="none" w:sz="0" w:space="0" w:color="auto"/>
        <w:bottom w:val="none" w:sz="0" w:space="0" w:color="auto"/>
        <w:right w:val="none" w:sz="0" w:space="0" w:color="auto"/>
      </w:divBdr>
      <w:divsChild>
        <w:div w:id="1381899591">
          <w:marLeft w:val="0"/>
          <w:marRight w:val="0"/>
          <w:marTop w:val="0"/>
          <w:marBottom w:val="0"/>
          <w:divBdr>
            <w:top w:val="none" w:sz="0" w:space="0" w:color="auto"/>
            <w:left w:val="none" w:sz="0" w:space="0" w:color="auto"/>
            <w:bottom w:val="none" w:sz="0" w:space="0" w:color="auto"/>
            <w:right w:val="none" w:sz="0" w:space="0" w:color="auto"/>
          </w:divBdr>
          <w:divsChild>
            <w:div w:id="84153297">
              <w:marLeft w:val="0"/>
              <w:marRight w:val="0"/>
              <w:marTop w:val="0"/>
              <w:marBottom w:val="0"/>
              <w:divBdr>
                <w:top w:val="none" w:sz="0" w:space="0" w:color="auto"/>
                <w:left w:val="none" w:sz="0" w:space="0" w:color="auto"/>
                <w:bottom w:val="none" w:sz="0" w:space="0" w:color="auto"/>
                <w:right w:val="none" w:sz="0" w:space="0" w:color="auto"/>
              </w:divBdr>
              <w:divsChild>
                <w:div w:id="573247316">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36340768">
          <w:marLeft w:val="0"/>
          <w:marRight w:val="0"/>
          <w:marTop w:val="0"/>
          <w:marBottom w:val="0"/>
          <w:divBdr>
            <w:top w:val="none" w:sz="0" w:space="0" w:color="auto"/>
            <w:left w:val="none" w:sz="0" w:space="0" w:color="auto"/>
            <w:bottom w:val="none" w:sz="0" w:space="0" w:color="auto"/>
            <w:right w:val="none" w:sz="0" w:space="0" w:color="auto"/>
          </w:divBdr>
          <w:divsChild>
            <w:div w:id="213391672">
              <w:marLeft w:val="0"/>
              <w:marRight w:val="0"/>
              <w:marTop w:val="0"/>
              <w:marBottom w:val="0"/>
              <w:divBdr>
                <w:top w:val="none" w:sz="0" w:space="0" w:color="auto"/>
                <w:left w:val="none" w:sz="0" w:space="0" w:color="auto"/>
                <w:bottom w:val="none" w:sz="0" w:space="0" w:color="auto"/>
                <w:right w:val="none" w:sz="0" w:space="0" w:color="auto"/>
              </w:divBdr>
              <w:divsChild>
                <w:div w:id="1246957676">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505021720">
      <w:bodyDiv w:val="1"/>
      <w:marLeft w:val="0"/>
      <w:marRight w:val="0"/>
      <w:marTop w:val="0"/>
      <w:marBottom w:val="0"/>
      <w:divBdr>
        <w:top w:val="none" w:sz="0" w:space="0" w:color="auto"/>
        <w:left w:val="none" w:sz="0" w:space="0" w:color="auto"/>
        <w:bottom w:val="none" w:sz="0" w:space="0" w:color="auto"/>
        <w:right w:val="none" w:sz="0" w:space="0" w:color="auto"/>
      </w:divBdr>
    </w:div>
    <w:div w:id="584848685">
      <w:bodyDiv w:val="1"/>
      <w:marLeft w:val="0"/>
      <w:marRight w:val="0"/>
      <w:marTop w:val="0"/>
      <w:marBottom w:val="0"/>
      <w:divBdr>
        <w:top w:val="none" w:sz="0" w:space="0" w:color="auto"/>
        <w:left w:val="none" w:sz="0" w:space="0" w:color="auto"/>
        <w:bottom w:val="none" w:sz="0" w:space="0" w:color="auto"/>
        <w:right w:val="none" w:sz="0" w:space="0" w:color="auto"/>
      </w:divBdr>
    </w:div>
    <w:div w:id="1829595503">
      <w:bodyDiv w:val="1"/>
      <w:marLeft w:val="0"/>
      <w:marRight w:val="0"/>
      <w:marTop w:val="0"/>
      <w:marBottom w:val="0"/>
      <w:divBdr>
        <w:top w:val="none" w:sz="0" w:space="0" w:color="auto"/>
        <w:left w:val="none" w:sz="0" w:space="0" w:color="auto"/>
        <w:bottom w:val="none" w:sz="0" w:space="0" w:color="auto"/>
        <w:right w:val="none" w:sz="0" w:space="0" w:color="auto"/>
      </w:divBdr>
      <w:divsChild>
        <w:div w:id="404448865">
          <w:marLeft w:val="0"/>
          <w:marRight w:val="0"/>
          <w:marTop w:val="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B550E9-F1DB-4A02-B5EB-9B6452730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4423</Words>
  <Characters>2521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7</cp:lastModifiedBy>
  <cp:revision>2</cp:revision>
  <cp:lastPrinted>2024-12-24T07:02:00Z</cp:lastPrinted>
  <dcterms:created xsi:type="dcterms:W3CDTF">2026-05-19T03:48:00Z</dcterms:created>
  <dcterms:modified xsi:type="dcterms:W3CDTF">2026-05-19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25fb3cc-5e71-36eb-b867-e0fb9cd59fe6</vt:lpwstr>
  </property>
</Properties>
</file>